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9A0693C" w14:textId="62ACF286" w:rsidR="00D51A2C" w:rsidRPr="00D51A2C" w:rsidRDefault="00D51A2C" w:rsidP="00D51A2C">
      <w:pPr>
        <w:jc w:val="center"/>
        <w:rPr>
          <w:rFonts w:ascii="Times New Roman" w:hAnsi="Times New Roman" w:cs="Times New Roman"/>
          <w:b/>
          <w:bCs/>
        </w:rPr>
      </w:pPr>
      <w:r w:rsidRPr="00D51A2C">
        <w:rPr>
          <w:rFonts w:ascii="Times New Roman" w:hAnsi="Times New Roman" w:cs="Times New Roman"/>
          <w:b/>
          <w:bCs/>
        </w:rPr>
        <w:t>The Newcastle-Ottawa Scale (NOS) for Case-control studies</w:t>
      </w:r>
    </w:p>
    <w:tbl>
      <w:tblPr>
        <w:tblStyle w:val="a7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22"/>
        <w:gridCol w:w="450"/>
        <w:gridCol w:w="450"/>
        <w:gridCol w:w="450"/>
        <w:gridCol w:w="450"/>
        <w:gridCol w:w="1472"/>
        <w:gridCol w:w="450"/>
        <w:gridCol w:w="450"/>
        <w:gridCol w:w="450"/>
        <w:gridCol w:w="1144"/>
      </w:tblGrid>
      <w:tr w:rsidR="001808D6" w:rsidRPr="00AC02DD" w14:paraId="0A9FC8F6" w14:textId="77777777" w:rsidTr="00A4124D">
        <w:trPr>
          <w:trHeight w:val="312"/>
          <w:jc w:val="center"/>
        </w:trPr>
        <w:tc>
          <w:tcPr>
            <w:tcW w:w="0" w:type="auto"/>
            <w:vMerge w:val="restart"/>
            <w:vAlign w:val="center"/>
          </w:tcPr>
          <w:p w14:paraId="11479068" w14:textId="219604C6" w:rsidR="001808D6" w:rsidRPr="00AC02DD" w:rsidRDefault="00470D77" w:rsidP="00A4124D">
            <w:pPr>
              <w:jc w:val="left"/>
              <w:rPr>
                <w:rFonts w:ascii="Times New Roman" w:eastAsia="等线" w:hAnsi="Times New Roman" w:cs="Times New Roman"/>
                <w:b/>
                <w:bCs/>
                <w:color w:val="0D0D0D" w:themeColor="text1" w:themeTint="F2"/>
                <w:sz w:val="20"/>
                <w:szCs w:val="20"/>
              </w:rPr>
            </w:pPr>
            <w:r w:rsidRPr="00470D77">
              <w:rPr>
                <w:rFonts w:ascii="Times New Roman" w:eastAsia="等线" w:hAnsi="Times New Roman" w:cs="Times New Roman" w:hint="eastAsia"/>
                <w:b/>
                <w:bCs/>
                <w:color w:val="0D0D0D" w:themeColor="text1" w:themeTint="F2"/>
                <w:sz w:val="20"/>
                <w:szCs w:val="20"/>
              </w:rPr>
              <w:t>References</w:t>
            </w:r>
          </w:p>
        </w:tc>
        <w:tc>
          <w:tcPr>
            <w:tcW w:w="0" w:type="auto"/>
            <w:gridSpan w:val="4"/>
            <w:vAlign w:val="center"/>
          </w:tcPr>
          <w:p w14:paraId="398BC956" w14:textId="2403FC86" w:rsidR="001808D6" w:rsidRPr="00AC02DD" w:rsidRDefault="001808D6" w:rsidP="00BB2930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Selec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2B7B173" w14:textId="343398B0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mparability</w:t>
            </w:r>
          </w:p>
        </w:tc>
        <w:tc>
          <w:tcPr>
            <w:tcW w:w="0" w:type="auto"/>
            <w:gridSpan w:val="3"/>
            <w:vAlign w:val="center"/>
          </w:tcPr>
          <w:p w14:paraId="4A85E0FF" w14:textId="21891E93" w:rsidR="001808D6" w:rsidRPr="00AC02DD" w:rsidRDefault="001808D6" w:rsidP="00A4124D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exposure</w:t>
            </w:r>
          </w:p>
        </w:tc>
        <w:tc>
          <w:tcPr>
            <w:tcW w:w="0" w:type="auto"/>
            <w:vMerge w:val="restart"/>
            <w:vAlign w:val="center"/>
          </w:tcPr>
          <w:p w14:paraId="0D157114" w14:textId="3F842228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otal score</w:t>
            </w:r>
          </w:p>
        </w:tc>
      </w:tr>
      <w:tr w:rsidR="001808D6" w:rsidRPr="00AC02DD" w14:paraId="0C3C23A4" w14:textId="77777777" w:rsidTr="00A4124D">
        <w:trPr>
          <w:trHeight w:val="312"/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24827356" w14:textId="16BE0983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084733C9" w14:textId="59E9DF8C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(1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2E9A4A96" w14:textId="20BC4DBA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(2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702C288B" w14:textId="2AA5B627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(3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691C4458" w14:textId="5364BDEB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(4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7C76DAE0" w14:textId="4A98CEA1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5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76B7CDB1" w14:textId="08077FF3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(6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045AE522" w14:textId="60732113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(7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2E14F722" w14:textId="1DD9D463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(8)</w:t>
            </w: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7559AC83" w14:textId="56636E1D" w:rsidR="001808D6" w:rsidRPr="00AC02DD" w:rsidRDefault="001808D6" w:rsidP="00BB29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808D6" w:rsidRPr="00AC02DD" w14:paraId="4EB7CC54" w14:textId="77777777" w:rsidTr="00A4124D">
        <w:trPr>
          <w:trHeight w:val="312"/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7A2FFC67" w14:textId="10E6B3D8" w:rsidR="001808D6" w:rsidRPr="00AC02DD" w:rsidRDefault="00AC02DD" w:rsidP="00470D7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ZW5hbGk8L0F1dGhvcj48WWVhcj4yMDI0PC9ZZWFyPjxS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ZW5hbGk8L0F1dGhvcj48WWVhcj4yMDI0PC9ZZWFyPjxS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AC02DD">
              <w:rPr>
                <w:rFonts w:ascii="Times New Roman" w:eastAsia="等线" w:hAnsi="Times New Roman" w:cs="Times New Roman"/>
                <w:i/>
                <w:noProof/>
                <w:color w:val="000000"/>
                <w:sz w:val="20"/>
                <w:szCs w:val="20"/>
              </w:rPr>
              <w:t>(</w:t>
            </w:r>
            <w:hyperlink w:anchor="_ENREF_3" w:tooltip="Benali, 2024 #32414" w:history="1">
              <w:r w:rsidR="00A4124D" w:rsidRPr="00A4124D">
                <w:rPr>
                  <w:rStyle w:val="a9"/>
                  <w:rFonts w:hint="eastAsia"/>
                  <w:i/>
                </w:rPr>
                <w:t>Benali et al. 2024</w:t>
              </w:r>
            </w:hyperlink>
            <w:r w:rsidRPr="00AC02DD">
              <w:rPr>
                <w:rFonts w:ascii="Times New Roman" w:eastAsia="等线" w:hAnsi="Times New Roman" w:cs="Times New Roman"/>
                <w:i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0C784246" w14:textId="2D3B770E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7C933D69" w14:textId="587ACCC6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37A7D803" w14:textId="1DDC9A31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3D16B019" w14:textId="2080E31F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2A6E9416" w14:textId="123A5EB1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6F33E422" w14:textId="53BE2B1A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34C3EBE1" w14:textId="2A088C00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5B3CF692" w14:textId="18A7673B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4CCC2517" w14:textId="738BD430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</w:t>
            </w:r>
          </w:p>
        </w:tc>
      </w:tr>
      <w:tr w:rsidR="001808D6" w:rsidRPr="00AC02DD" w14:paraId="506952B0" w14:textId="77777777" w:rsidTr="00A4124D">
        <w:trPr>
          <w:trHeight w:val="312"/>
          <w:jc w:val="center"/>
        </w:trPr>
        <w:tc>
          <w:tcPr>
            <w:tcW w:w="0" w:type="auto"/>
            <w:vAlign w:val="center"/>
          </w:tcPr>
          <w:p w14:paraId="7C269EB5" w14:textId="5E516ACD" w:rsidR="001808D6" w:rsidRPr="00AC02DD" w:rsidRDefault="00AC02DD" w:rsidP="00470D7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b3U8L0F1dGhvcj48WWVhcj4yMDIzPC9ZZWFyPjxSZWNO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b3U8L0F1dGhvcj48WWVhcj4yMDIzPC9ZZWFyPjxSZWNO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C02DD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</w:t>
            </w:r>
            <w:hyperlink w:anchor="_ENREF_7" w:tooltip="Dou, 2023 #5796" w:history="1">
              <w:r w:rsidR="00A4124D" w:rsidRPr="00A4124D">
                <w:rPr>
                  <w:rStyle w:val="a9"/>
                  <w:rFonts w:hint="eastAsia"/>
                  <w:i/>
                </w:rPr>
                <w:t>Dou et al. 2023</w:t>
              </w:r>
            </w:hyperlink>
            <w:r w:rsidRPr="00AC02DD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4E00469C" w14:textId="1011B1B5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BA1B2FF" w14:textId="22053FDA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55CE929" w14:textId="515BE56F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58697B92" w14:textId="6B6B7EC7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1B67A49" w14:textId="08E481B8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07E3217" w14:textId="61ECE523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4546196" w14:textId="48A54116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430B166" w14:textId="604ACB48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B128446" w14:textId="3DCCF436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</w:t>
            </w:r>
          </w:p>
        </w:tc>
      </w:tr>
      <w:tr w:rsidR="001808D6" w:rsidRPr="00AC02DD" w14:paraId="1271B8C1" w14:textId="77777777" w:rsidTr="00A4124D">
        <w:trPr>
          <w:trHeight w:val="312"/>
          <w:jc w:val="center"/>
        </w:trPr>
        <w:tc>
          <w:tcPr>
            <w:tcW w:w="0" w:type="auto"/>
            <w:vAlign w:val="bottom"/>
          </w:tcPr>
          <w:p w14:paraId="7395FAEF" w14:textId="200EA262" w:rsidR="001808D6" w:rsidRPr="00AC02DD" w:rsidRDefault="00AC02DD" w:rsidP="00470D7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kyama&lt;/Author&gt;&lt;Year&gt;2020&lt;/Year&gt;&lt;RecNum&gt;27677&lt;/RecNum&gt;&lt;DisplayText&gt;&lt;style face="italic"&gt;(Cokyama &amp;amp; Kavuncuoglu 2020)&lt;/style&gt;&lt;/DisplayText&gt;&lt;record&gt;&lt;rec-number&gt;27677&lt;/rec-number&gt;&lt;foreign-keys&gt;&lt;key app="EN" db-id="zf00rtze1xvepnezz03xa2pt9ps5pet9r0p5" timestamp="1729504827"&gt;27677&lt;/key&gt;&lt;/foreign-keys&gt;&lt;ref-type name="Journal Article"&gt;17&lt;/ref-type&gt;&lt;contributors&gt;&lt;authors&gt;&lt;author&gt;Cokyama, T.&lt;/author&gt;&lt;author&gt;Kavuncuoglu, S.&lt;/author&gt;&lt;/authors&gt;&lt;/contributors&gt;&lt;titles&gt;&lt;title&gt;Bronchopulmonary dysplasia frequency and risk factors in very low birth weight infants: A 3-year retrospective study&lt;/title&gt;&lt;secondary-title&gt;Northern Clinics of Istanbul&lt;/secondary-title&gt;&lt;/titles&gt;&lt;periodical&gt;&lt;full-title&gt;Northern Clinics of Istanbul&lt;/full-title&gt;&lt;/periodical&gt;&lt;pages&gt;124-130&lt;/pages&gt;&lt;volume&gt;7&lt;/volume&gt;&lt;number&gt;2&lt;/number&gt;&lt;dates&gt;&lt;year&gt;2020&lt;/year&gt;&lt;/dates&gt;&lt;isbn&gt;2148-4902&lt;/isbn&gt;&lt;accession-num&gt;WOS:000521942800006&lt;/accession-num&gt;&lt;urls&gt;&lt;related-urls&gt;&lt;url&gt;&amp;lt;Go to ISI&amp;gt;://WOS:000521942800006&lt;/url&gt;&lt;/related-urls&gt;&lt;/urls&gt;&lt;electronic-resource-num&gt;10.14744/nci.2019.2342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C02DD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</w:t>
            </w:r>
            <w:hyperlink w:anchor="_ENREF_5" w:tooltip="Cokyama, 2020 #27677" w:history="1">
              <w:r w:rsidR="00A4124D" w:rsidRPr="00A4124D">
                <w:rPr>
                  <w:rStyle w:val="a9"/>
                  <w:rFonts w:hint="eastAsia"/>
                  <w:i/>
                </w:rPr>
                <w:t>Cokyama &amp; Kavuncuoglu 2020</w:t>
              </w:r>
            </w:hyperlink>
            <w:r w:rsidRPr="00AC02DD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376BA006" w14:textId="712A88AE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6E6CE90" w14:textId="7BCB3BD3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F8F2F9F" w14:textId="598D5809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4322C146" w14:textId="5D393D48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75D8474" w14:textId="6E146BDD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49AF30CE" w14:textId="278F8ADA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0F0206E" w14:textId="3739207E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71914BE" w14:textId="100D7412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83DB5BC" w14:textId="4D09381E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</w:t>
            </w:r>
          </w:p>
        </w:tc>
      </w:tr>
      <w:tr w:rsidR="001808D6" w:rsidRPr="00AC02DD" w14:paraId="1115500C" w14:textId="77777777" w:rsidTr="00A4124D">
        <w:trPr>
          <w:trHeight w:val="312"/>
          <w:jc w:val="center"/>
        </w:trPr>
        <w:tc>
          <w:tcPr>
            <w:tcW w:w="0" w:type="auto"/>
            <w:vAlign w:val="bottom"/>
          </w:tcPr>
          <w:p w14:paraId="2FC97438" w14:textId="7365F526" w:rsidR="001808D6" w:rsidRPr="00AC02DD" w:rsidRDefault="00AC02DD" w:rsidP="00470D7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jas&lt;/Author&gt;&lt;Year&gt;2012&lt;/Year&gt;&lt;RecNum&gt;32423&lt;/RecNum&gt;&lt;DisplayText&gt;&lt;style face="italic"&gt;(Rojas et al. 2012)&lt;/style&gt;&lt;/DisplayText&gt;&lt;record&gt;&lt;rec-number&gt;32423&lt;/rec-number&gt;&lt;foreign-keys&gt;&lt;key app="EN" db-id="zf00rtze1xvepnezz03xa2pt9ps5pet9r0p5" timestamp="1731771514"&gt;32423&lt;/key&gt;&lt;/foreign-keys&gt;&lt;ref-type name="Journal Article"&gt;17&lt;/ref-type&gt;&lt;contributors&gt;&lt;authors&gt;&lt;author&gt;Rojas, M. X.&lt;/author&gt;&lt;author&gt;Rojas, M. A.&lt;/author&gt;&lt;author&gt;Lozano, J. M.&lt;/author&gt;&lt;author&gt;Rondón, M. A.&lt;/author&gt;&lt;author&gt;Charry, L. P.&lt;/author&gt;&lt;/authors&gt;&lt;/contributors&gt;&lt;auth-address&gt;Department of Clinical Epidemiology and Biostatistics, School of Medicine, Pontificia Universidad Javeriana, Bogotá 110001, D.C., Colombia.&lt;/auth-address&gt;&lt;titles&gt;&lt;title&gt;Regional variation on rates of bronchopulmonary dysplasia and associated risk factors&lt;/title&gt;&lt;secondary-title&gt;ISRN Pediatr&lt;/secondary-title&gt;&lt;/titles&gt;&lt;periodical&gt;&lt;full-title&gt;ISRN Pediatr&lt;/full-title&gt;&lt;/periodical&gt;&lt;pages&gt;685151&lt;/pages&gt;&lt;volume&gt;2012&lt;/volume&gt;&lt;edition&gt;20120705&lt;/edition&gt;&lt;dates&gt;&lt;year&gt;2012&lt;/year&gt;&lt;/dates&gt;&lt;isbn&gt;2090-469X (Print)&amp;#xD;2090-469x&lt;/isbn&gt;&lt;accession-num&gt;22830042&lt;/accession-num&gt;&lt;urls&gt;&lt;/urls&gt;&lt;custom2&gt;PMC3399399&lt;/custom2&gt;&lt;electronic-resource-num&gt;10.5402/2012/68515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C02DD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</w:t>
            </w:r>
            <w:hyperlink w:anchor="_ENREF_20" w:tooltip="Rojas, 2012 #32423" w:history="1">
              <w:r w:rsidR="00A4124D" w:rsidRPr="00A4124D">
                <w:rPr>
                  <w:rStyle w:val="a9"/>
                  <w:rFonts w:hint="eastAsia"/>
                  <w:i/>
                </w:rPr>
                <w:t>Rojas et al. 2012</w:t>
              </w:r>
            </w:hyperlink>
            <w:r w:rsidRPr="00AC02DD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6296505A" w14:textId="16CD4C51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B95706D" w14:textId="5128C3DD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F06D65E" w14:textId="1B36942E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745ACD01" w14:textId="7016E124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A779F1D" w14:textId="6D515E82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3A201033" w14:textId="50E2313A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B1A473F" w14:textId="35F35869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A2C2A1B" w14:textId="5AC9DB9C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B582F24" w14:textId="100DEA5B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</w:t>
            </w:r>
          </w:p>
        </w:tc>
      </w:tr>
      <w:tr w:rsidR="001808D6" w:rsidRPr="00AC02DD" w14:paraId="2F518B0E" w14:textId="77777777" w:rsidTr="00A4124D">
        <w:trPr>
          <w:trHeight w:val="312"/>
          <w:jc w:val="center"/>
        </w:trPr>
        <w:tc>
          <w:tcPr>
            <w:tcW w:w="0" w:type="auto"/>
            <w:vAlign w:val="bottom"/>
          </w:tcPr>
          <w:p w14:paraId="79AC9946" w14:textId="1E069C7E" w:rsidR="001808D6" w:rsidRPr="00AC02DD" w:rsidRDefault="00AC02DD" w:rsidP="00470D7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ZW1pcmVsPC9BdXRob3I+PFllYXI+MjAwOTwvWWVhcj48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ZW1pcmVsPC9BdXRob3I+PFllYXI+MjAwOTwvWWVhcj48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AC02DD">
              <w:rPr>
                <w:rFonts w:ascii="Times New Roman" w:eastAsia="等线" w:hAnsi="Times New Roman" w:cs="Times New Roman"/>
                <w:i/>
                <w:noProof/>
                <w:color w:val="000000"/>
                <w:sz w:val="20"/>
                <w:szCs w:val="20"/>
              </w:rPr>
              <w:t>(</w:t>
            </w:r>
            <w:hyperlink w:anchor="_ENREF_6" w:tooltip="Demirel, 2009 #6307" w:history="1">
              <w:r w:rsidR="00A4124D" w:rsidRPr="00A4124D">
                <w:rPr>
                  <w:rStyle w:val="a9"/>
                  <w:rFonts w:hint="eastAsia"/>
                  <w:i/>
                </w:rPr>
                <w:t>Demirel et al. 2009</w:t>
              </w:r>
            </w:hyperlink>
            <w:r w:rsidRPr="00AC02DD">
              <w:rPr>
                <w:rFonts w:ascii="Times New Roman" w:eastAsia="等线" w:hAnsi="Times New Roman" w:cs="Times New Roman"/>
                <w:i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09D49820" w14:textId="524DBB24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BDCB467" w14:textId="2D5D8A89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D01B6C6" w14:textId="0A043721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65CD9E39" w14:textId="1206C5DF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C3BD7D0" w14:textId="75D3D78B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3ED2F7A4" w14:textId="4D62FE80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E732772" w14:textId="0FC4E172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2BD0439" w14:textId="7DC691F3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857E750" w14:textId="5B61B464" w:rsidR="001808D6" w:rsidRPr="00AC02DD" w:rsidRDefault="001808D6" w:rsidP="001808D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02DD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</w:t>
            </w:r>
          </w:p>
        </w:tc>
      </w:tr>
    </w:tbl>
    <w:p w14:paraId="595AB915" w14:textId="77777777" w:rsidR="00D51A2C" w:rsidRDefault="00D51A2C" w:rsidP="00D51A2C">
      <w:pPr>
        <w:pStyle w:val="1"/>
        <w:numPr>
          <w:ilvl w:val="1"/>
          <w:numId w:val="3"/>
        </w:numPr>
        <w:ind w:firstLineChars="0"/>
        <w:rPr>
          <w:rFonts w:ascii="Times New Roman" w:hAnsi="Times New Roman" w:cs="Times New Roman"/>
        </w:rPr>
      </w:pPr>
      <w:bookmarkStart w:id="0" w:name="OLE_LINK14"/>
      <w:r w:rsidRPr="00D51A2C">
        <w:rPr>
          <w:rFonts w:ascii="Times New Roman" w:hAnsi="Times New Roman" w:cs="Times New Roman"/>
        </w:rPr>
        <w:t>Is the case definition adequate?</w:t>
      </w:r>
    </w:p>
    <w:p w14:paraId="4EC4E3C6" w14:textId="1EFAD76A" w:rsidR="00D51A2C" w:rsidRPr="00D51A2C" w:rsidRDefault="00D51A2C" w:rsidP="00D51A2C">
      <w:pPr>
        <w:pStyle w:val="1"/>
        <w:numPr>
          <w:ilvl w:val="1"/>
          <w:numId w:val="3"/>
        </w:numPr>
        <w:ind w:firstLineChars="0"/>
        <w:rPr>
          <w:rFonts w:ascii="Times New Roman" w:hAnsi="Times New Roman" w:cs="Times New Roman"/>
        </w:rPr>
      </w:pPr>
      <w:r w:rsidRPr="00D51A2C">
        <w:rPr>
          <w:rFonts w:ascii="Times New Roman" w:hAnsi="Times New Roman" w:cs="Times New Roman"/>
        </w:rPr>
        <w:t>Representativeness of the cases</w:t>
      </w:r>
    </w:p>
    <w:p w14:paraId="72630BD4" w14:textId="1826CB70" w:rsidR="00D51A2C" w:rsidRDefault="00D51A2C" w:rsidP="00D51A2C">
      <w:pPr>
        <w:pStyle w:val="1"/>
        <w:numPr>
          <w:ilvl w:val="1"/>
          <w:numId w:val="3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lection of Controls</w:t>
      </w:r>
    </w:p>
    <w:p w14:paraId="5CC9A93E" w14:textId="23573792" w:rsidR="00D51A2C" w:rsidRDefault="00D51A2C" w:rsidP="00D51A2C">
      <w:pPr>
        <w:pStyle w:val="1"/>
        <w:numPr>
          <w:ilvl w:val="1"/>
          <w:numId w:val="3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finition of Controls</w:t>
      </w:r>
    </w:p>
    <w:p w14:paraId="3F6E98A6" w14:textId="63FB9223" w:rsidR="00D51A2C" w:rsidRDefault="00D51A2C" w:rsidP="00D51A2C">
      <w:pPr>
        <w:pStyle w:val="1"/>
        <w:numPr>
          <w:ilvl w:val="1"/>
          <w:numId w:val="3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arability of cases and controls on the basis of the design or analysis</w:t>
      </w:r>
    </w:p>
    <w:p w14:paraId="10E2EC14" w14:textId="45222819" w:rsidR="00D51A2C" w:rsidRDefault="00D51A2C" w:rsidP="00D51A2C">
      <w:pPr>
        <w:pStyle w:val="1"/>
        <w:numPr>
          <w:ilvl w:val="1"/>
          <w:numId w:val="3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certainment of exposure</w:t>
      </w:r>
    </w:p>
    <w:p w14:paraId="6C877196" w14:textId="4A6929B0" w:rsidR="00D51A2C" w:rsidRDefault="00D51A2C" w:rsidP="00D51A2C">
      <w:pPr>
        <w:pStyle w:val="1"/>
        <w:numPr>
          <w:ilvl w:val="1"/>
          <w:numId w:val="3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ame method of ascertainment for cases and controls</w:t>
      </w:r>
    </w:p>
    <w:p w14:paraId="231D7BC8" w14:textId="3F712047" w:rsidR="00D51A2C" w:rsidRDefault="00D51A2C" w:rsidP="00D51A2C">
      <w:pPr>
        <w:pStyle w:val="1"/>
        <w:numPr>
          <w:ilvl w:val="1"/>
          <w:numId w:val="3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on-Response rate</w:t>
      </w:r>
    </w:p>
    <w:p w14:paraId="05A7D6B1" w14:textId="77777777" w:rsidR="00581F4D" w:rsidRDefault="00581F4D" w:rsidP="00581F4D">
      <w:pPr>
        <w:pStyle w:val="1"/>
        <w:ind w:left="440" w:firstLineChars="0" w:firstLine="0"/>
        <w:rPr>
          <w:rFonts w:ascii="Times New Roman" w:hAnsi="Times New Roman" w:cs="Times New Roman"/>
        </w:rPr>
      </w:pPr>
    </w:p>
    <w:p w14:paraId="04A94F76" w14:textId="01209EC4" w:rsidR="00581F4D" w:rsidRPr="00581F4D" w:rsidRDefault="00581F4D" w:rsidP="00581F4D">
      <w:pPr>
        <w:pStyle w:val="1"/>
        <w:ind w:left="880" w:firstLineChars="0" w:firstLine="0"/>
        <w:jc w:val="center"/>
        <w:rPr>
          <w:rFonts w:ascii="Times New Roman" w:hAnsi="Times New Roman" w:cs="Times New Roman"/>
          <w:b/>
          <w:bCs/>
        </w:rPr>
      </w:pPr>
      <w:r w:rsidRPr="00581F4D">
        <w:rPr>
          <w:rFonts w:ascii="Times New Roman" w:hAnsi="Times New Roman" w:cs="Times New Roman"/>
          <w:b/>
          <w:bCs/>
        </w:rPr>
        <w:t>The Newcastle-Ottawa Scale (NOS) for Cohort studies</w:t>
      </w:r>
    </w:p>
    <w:tbl>
      <w:tblPr>
        <w:tblStyle w:val="a7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30"/>
        <w:gridCol w:w="450"/>
        <w:gridCol w:w="450"/>
        <w:gridCol w:w="450"/>
        <w:gridCol w:w="450"/>
        <w:gridCol w:w="1472"/>
        <w:gridCol w:w="450"/>
        <w:gridCol w:w="450"/>
        <w:gridCol w:w="450"/>
        <w:gridCol w:w="1144"/>
      </w:tblGrid>
      <w:tr w:rsidR="00A4124D" w:rsidRPr="006624D7" w14:paraId="07FBF107" w14:textId="77777777" w:rsidTr="00A4124D">
        <w:trPr>
          <w:jc w:val="center"/>
        </w:trPr>
        <w:tc>
          <w:tcPr>
            <w:tcW w:w="0" w:type="auto"/>
            <w:vMerge w:val="restart"/>
            <w:vAlign w:val="center"/>
          </w:tcPr>
          <w:bookmarkEnd w:id="0"/>
          <w:p w14:paraId="5172D355" w14:textId="78EFADC7" w:rsidR="00AC02DD" w:rsidRPr="006624D7" w:rsidRDefault="00470D77" w:rsidP="00A4124D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470D77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sz w:val="20"/>
                <w:szCs w:val="20"/>
              </w:rPr>
              <w:t>References</w:t>
            </w:r>
          </w:p>
        </w:tc>
        <w:tc>
          <w:tcPr>
            <w:tcW w:w="0" w:type="auto"/>
            <w:gridSpan w:val="4"/>
            <w:tcBorders>
              <w:top w:val="single" w:sz="12" w:space="0" w:color="auto"/>
              <w:bottom w:val="single" w:sz="4" w:space="0" w:color="auto"/>
              <w:right w:val="nil"/>
            </w:tcBorders>
            <w:vAlign w:val="center"/>
          </w:tcPr>
          <w:p w14:paraId="2AA02817" w14:textId="466910CE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Selection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2ECC67" w14:textId="47B68CA5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omparability</w:t>
            </w: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nil"/>
            </w:tcBorders>
            <w:vAlign w:val="center"/>
          </w:tcPr>
          <w:p w14:paraId="2413DB7E" w14:textId="413E7FAA" w:rsidR="00AC02DD" w:rsidRPr="006624D7" w:rsidRDefault="00AC02DD" w:rsidP="00A412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Outcome</w:t>
            </w:r>
          </w:p>
        </w:tc>
        <w:tc>
          <w:tcPr>
            <w:tcW w:w="0" w:type="auto"/>
            <w:vMerge w:val="restart"/>
            <w:vAlign w:val="center"/>
          </w:tcPr>
          <w:p w14:paraId="28D82B25" w14:textId="15B481EA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Total score</w:t>
            </w:r>
          </w:p>
        </w:tc>
      </w:tr>
      <w:tr w:rsidR="00A4124D" w:rsidRPr="006624D7" w14:paraId="0E514ACD" w14:textId="77777777" w:rsidTr="00A4124D">
        <w:trPr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185ED98D" w14:textId="77777777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0B6ECB83" w14:textId="7748E1A5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(1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  <w:right w:val="nil"/>
            </w:tcBorders>
            <w:vAlign w:val="center"/>
          </w:tcPr>
          <w:p w14:paraId="348226F3" w14:textId="42056576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(2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01D0143" w14:textId="641236B5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(3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3C617AA" w14:textId="29C9AB9A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(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186DB09" w14:textId="38C8F15D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(5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D8D96F2" w14:textId="0FE03C07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(6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BE4C856" w14:textId="286B97B6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(7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</w:tcBorders>
            <w:vAlign w:val="center"/>
          </w:tcPr>
          <w:p w14:paraId="52E65FFC" w14:textId="42A7D950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(8)</w:t>
            </w: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6AFD3118" w14:textId="77777777" w:rsidR="00AC02DD" w:rsidRPr="006624D7" w:rsidRDefault="00AC02DD" w:rsidP="00581F4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A4124D" w:rsidRPr="006624D7" w14:paraId="45362453" w14:textId="77777777" w:rsidTr="00A4124D">
        <w:trPr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14:paraId="05A43C70" w14:textId="367C9C5C" w:rsidR="00AC02DD" w:rsidRPr="006624D7" w:rsidRDefault="00AC02DD" w:rsidP="00470D77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Abushahin&lt;/Author&gt;&lt;Year&gt;2024&lt;/Year&gt;&lt;RecNum&gt;32417&lt;/RecNum&gt;&lt;DisplayText&gt;&lt;style face="italic"&gt;(Abushahin et al. 2024)&lt;/style&gt;&lt;/DisplayText&gt;&lt;record&gt;&lt;rec-number&gt;32417&lt;/rec-number&gt;&lt;foreign-keys&gt;&lt;key app="EN" db-id="zf00rtze1xvepnezz03xa2pt9ps5pet9r0p5" timestamp="1730303788"&gt;32417&lt;/key&gt;&lt;/foreign-keys&gt;&lt;ref-type name="Journal Article"&gt;17&lt;/ref-type&gt;&lt;contributors&gt;&lt;authors&gt;&lt;author&gt;Abushahin, A.&lt;/author&gt;&lt;author&gt;Hamad, S. G.&lt;/author&gt;&lt;author&gt;Sabouni, A.&lt;/author&gt;&lt;author&gt;Alomar, S.&lt;/author&gt;&lt;author&gt;Sudarsanan, A.&lt;/author&gt;&lt;author&gt;Kammouh, H.&lt;/author&gt;&lt;author&gt;Chandra, P.&lt;/author&gt;&lt;/authors&gt;&lt;/contributors&gt;&lt;titles&gt;&lt;title&gt;Incidence and Predictors of Bronchopulmonary Dysplasia Development and Severity Among Preterm Infants Born at 32 Weeks of Gestation or Less&lt;/title&gt;&lt;secondary-title&gt;Cureus Journal of Medical Science&lt;/secondary-title&gt;&lt;/titles&gt;&lt;periodical&gt;&lt;full-title&gt;Cureus Journal of Medical Science&lt;/full-title&gt;&lt;/periodical&gt;&lt;volume&gt;16&lt;/volume&gt;&lt;number&gt;4&lt;/number&gt;&lt;dates&gt;&lt;year&gt;2024&lt;/year&gt;&lt;pub-dates&gt;&lt;date&gt;Apr&lt;/date&gt;&lt;/pub-dates&gt;&lt;/dates&gt;&lt;accession-num&gt;WOS:001229915100005&lt;/accession-num&gt;&lt;urls&gt;&lt;related-urls&gt;&lt;url&gt;&amp;lt;Go to ISI&amp;gt;://WOS:001229915100005&lt;/url&gt;&lt;/related-urls&gt;&lt;/urls&gt;&lt;custom7&gt;e59425&lt;/custom7&gt;&lt;electronic-resource-num&gt;10.7759/cureus.59425&lt;/electronic-resource-num&gt;&lt;/record&gt;&lt;/Cite&gt;&lt;/EndNote&gt;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" w:tooltip="Abushahin, 2024 #32417" w:history="1">
              <w:r w:rsidR="00A4124D" w:rsidRPr="00A4124D">
                <w:rPr>
                  <w:rStyle w:val="a9"/>
                  <w:rFonts w:hint="eastAsia"/>
                  <w:i/>
                </w:rPr>
                <w:t>Abushahin et al. 2024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475F05B5" w14:textId="729A9264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236ABC82" w14:textId="21BAEE16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50CE9334" w14:textId="6481B1DE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1FF212C6" w14:textId="108F95A4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24C70A73" w14:textId="2B84E268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02E8B36D" w14:textId="11112B36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34380150" w14:textId="339D427D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6397340D" w14:textId="04EE8FC5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bottom"/>
          </w:tcPr>
          <w:p w14:paraId="3AB4CD56" w14:textId="6D1B7AE8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4696BC70" w14:textId="77777777" w:rsidTr="00A4124D">
        <w:trPr>
          <w:jc w:val="center"/>
        </w:trPr>
        <w:tc>
          <w:tcPr>
            <w:tcW w:w="0" w:type="auto"/>
            <w:vAlign w:val="bottom"/>
          </w:tcPr>
          <w:p w14:paraId="491C53F3" w14:textId="36362AEF" w:rsidR="00AC02DD" w:rsidRPr="006624D7" w:rsidRDefault="00AC02DD" w:rsidP="00470D77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b2xhdDwvQXV0aG9yPjxZZWFyPjIwMjQ8L1llYXI+PFJl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b2xhdDwvQXV0aG9yPjxZZWFyPjIwMjQ8L1llYXI+PFJl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4" w:tooltip="Bolat, 2024 #32765" w:history="1">
              <w:r w:rsidR="00A4124D" w:rsidRPr="00A4124D">
                <w:rPr>
                  <w:rStyle w:val="a9"/>
                  <w:rFonts w:hint="eastAsia"/>
                  <w:i/>
                </w:rPr>
                <w:t>Bolat et al. 2024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0C2571F5" w14:textId="0C3C248A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3918665" w14:textId="48349651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0DD819E" w14:textId="196712DB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CC27BB0" w14:textId="3835B3C8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C10015B" w14:textId="28FCB0E1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7D10C18B" w14:textId="6F406F93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6DDE843" w14:textId="65CB1118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A240213" w14:textId="6A2A09EB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2703B11" w14:textId="3B6BE81F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59CF1F1E" w14:textId="77777777" w:rsidTr="00A4124D">
        <w:trPr>
          <w:jc w:val="center"/>
        </w:trPr>
        <w:tc>
          <w:tcPr>
            <w:tcW w:w="0" w:type="auto"/>
            <w:vAlign w:val="center"/>
          </w:tcPr>
          <w:p w14:paraId="1FC7F68C" w14:textId="63DED19A" w:rsidR="00AC02DD" w:rsidRPr="006624D7" w:rsidRDefault="00AC02DD" w:rsidP="00470D77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Hb2JlYzwvQXV0aG9yPjxZZWFyPjIwMjM8L1llYXI+PFJl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Hb2JlYzwvQXV0aG9yPjxZZWFyPjIwMjM8L1llYXI+PFJl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0" w:tooltip="Gobec, 2023 #29796" w:history="1">
              <w:r w:rsidR="00A4124D" w:rsidRPr="00A4124D">
                <w:rPr>
                  <w:rStyle w:val="a9"/>
                  <w:rFonts w:hint="eastAsia"/>
                  <w:i/>
                </w:rPr>
                <w:t>Gobec et al. 2023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60FC22C" w14:textId="73D99B85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7598E1EE" w14:textId="18E36974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05206066" w14:textId="31FD942D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61EE320" w14:textId="39A14BD2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29FC13B3" w14:textId="5668FB86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68C8209" w14:textId="783E47F3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17655C1A" w14:textId="2EDD38E5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268B1A34" w14:textId="62117646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178FEAE" w14:textId="5AADC2F0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</w:tr>
      <w:tr w:rsidR="00A4124D" w:rsidRPr="006624D7" w14:paraId="02ED269C" w14:textId="77777777" w:rsidTr="00A4124D">
        <w:trPr>
          <w:jc w:val="center"/>
        </w:trPr>
        <w:tc>
          <w:tcPr>
            <w:tcW w:w="0" w:type="auto"/>
            <w:vAlign w:val="bottom"/>
          </w:tcPr>
          <w:p w14:paraId="79E9ADCB" w14:textId="25BF343A" w:rsidR="00AC02DD" w:rsidRPr="006624D7" w:rsidRDefault="00AC02DD" w:rsidP="00470D77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WFuZzwvQXV0aG9yPjxZZWFyPjIwMjM8L1llYXI+PFJl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WFuZzwvQXV0aG9yPjxZZWFyPjIwMjM8L1llYXI+PFJl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2" w:tooltip="Huang, 2023 #29679" w:history="1">
              <w:r w:rsidR="00A4124D" w:rsidRPr="00A4124D">
                <w:rPr>
                  <w:rStyle w:val="a9"/>
                  <w:rFonts w:hint="eastAsia"/>
                  <w:i/>
                </w:rPr>
                <w:t>Huang et al. 2023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39870CFE" w14:textId="77D82AC6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D0A4F08" w14:textId="555F59E4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F86A8D1" w14:textId="4978E5E3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C073BA2" w14:textId="3D6BC55C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C878A4C" w14:textId="2CF660A9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06D1544A" w14:textId="723907E4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79B43B8" w14:textId="7E0B5393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A81C376" w14:textId="6969299C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F3442A3" w14:textId="579BC0AA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14F6F7A7" w14:textId="77777777" w:rsidTr="00A4124D">
        <w:trPr>
          <w:jc w:val="center"/>
        </w:trPr>
        <w:tc>
          <w:tcPr>
            <w:tcW w:w="0" w:type="auto"/>
            <w:vAlign w:val="bottom"/>
          </w:tcPr>
          <w:p w14:paraId="5EEED569" w14:textId="5B862157" w:rsidR="00AC02DD" w:rsidRPr="006624D7" w:rsidRDefault="00AC02DD" w:rsidP="00470D77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Alonso&lt;/Author&gt;&lt;Year&gt;2022&lt;/Year&gt;&lt;RecNum&gt;27488&lt;/RecNum&gt;&lt;DisplayText&gt;&lt;style face="italic"&gt;(Alonso et al. 2022)&lt;/style&gt;&lt;/DisplayText&gt;&lt;record&gt;&lt;rec-number&gt;27488&lt;/rec-number&gt;&lt;foreign-keys&gt;&lt;key app="EN" db-id="zf00rtze1xvepnezz03xa2pt9ps5pet9r0p5" timestamp="1729504827"&gt;27488&lt;/key&gt;&lt;/foreign-keys&gt;&lt;ref-type name="Journal Article"&gt;17&lt;/ref-type&gt;&lt;contributors&gt;&lt;authors&gt;&lt;author&gt;Alonso, A. S.&lt;/author&gt;&lt;author&gt;Díaz, S. P.&lt;/author&gt;&lt;author&gt;Soto, R. S.&lt;/author&gt;&lt;author&gt;Avila-Alvarez, A.&lt;/author&gt;&lt;/authors&gt;&lt;/contributors&gt;&lt;titles&gt;&lt;title&gt;Epidemiology and risk factors for bronchopulmonary dysplasia in preterm infants born at or less than 32 weeks of gestation&lt;/title&gt;&lt;secondary-title&gt;Anales De Pediatria&lt;/secondary-title&gt;&lt;/titles&gt;&lt;periodical&gt;&lt;full-title&gt;Anales de Pediatria&lt;/full-title&gt;&lt;/periodical&gt;&lt;pages&gt;242-251&lt;/pages&gt;&lt;volume&gt;96&lt;/volume&gt;&lt;number&gt;3&lt;/number&gt;&lt;dates&gt;&lt;year&gt;2022&lt;/year&gt;&lt;pub-dates&gt;&lt;date&gt;Mar&lt;/date&gt;&lt;/pub-dates&gt;&lt;/dates&gt;&lt;isbn&gt;1695-4033&lt;/isbn&gt;&lt;accession-num&gt;WOS:000784338500009&lt;/accession-num&gt;&lt;urls&gt;&lt;related-urls&gt;&lt;url&gt;&amp;lt;Go to ISI&amp;gt;://WOS:000784338500009&lt;/url&gt;&lt;/related-urls&gt;&lt;/urls&gt;&lt;electronic-resource-num&gt;10.1016/j.anpedi.2021.03.002&lt;/electronic-resource-num&gt;&lt;/record&gt;&lt;/Cite&gt;&lt;/EndNote&gt;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2" w:tooltip="Alonso, 2022 #27488" w:history="1">
              <w:r w:rsidR="00A4124D" w:rsidRPr="00A4124D">
                <w:rPr>
                  <w:rStyle w:val="a9"/>
                  <w:rFonts w:hint="eastAsia"/>
                  <w:i/>
                </w:rPr>
                <w:t>Alonso et al. 2022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79F1F04C" w14:textId="2EB39A06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19C8C2B" w14:textId="23A3F718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DBA317F" w14:textId="2F4E4498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B09DA35" w14:textId="66BF5273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40513DE" w14:textId="0ACB4A34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01D82C28" w14:textId="44D86148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D229B6C" w14:textId="2159E9DD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3B1747A" w14:textId="310A1626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9CE2891" w14:textId="0D266234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667EDD0D" w14:textId="77777777" w:rsidTr="00A4124D">
        <w:trPr>
          <w:jc w:val="center"/>
        </w:trPr>
        <w:tc>
          <w:tcPr>
            <w:tcW w:w="0" w:type="auto"/>
            <w:vAlign w:val="bottom"/>
          </w:tcPr>
          <w:p w14:paraId="2A9317E5" w14:textId="13C27A23" w:rsidR="00AC02DD" w:rsidRPr="006624D7" w:rsidRDefault="00AC02D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FYnJhaGltaTwvQXV0aG9yPjxZZWFyPjIwMjE8L1llYXI+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FYnJhaGltaTwvQXV0aG9yPjxZZWFyPjIwMjE8L1llYXI+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9" w:tooltip="Ebrahimi, 2021 #5852" w:history="1">
              <w:r w:rsidR="00A4124D" w:rsidRPr="00A4124D">
                <w:rPr>
                  <w:rStyle w:val="a9"/>
                  <w:rFonts w:hint="eastAsia"/>
                  <w:i/>
                </w:rPr>
                <w:t>Ebrahimi et al. 2021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29C8958E" w14:textId="14922F72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F1E2DAC" w14:textId="4732F7FD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3CAE519" w14:textId="09607B02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9C399BD" w14:textId="555BA3E3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FEDE791" w14:textId="37AB2317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34D95B7A" w14:textId="3B6E0B3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1971AD5" w14:textId="07B0F900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CED2A1A" w14:textId="2B4D3B6F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617527A5" w14:textId="4CEDE14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</w:tr>
      <w:tr w:rsidR="00A4124D" w:rsidRPr="006624D7" w14:paraId="7A187A28" w14:textId="77777777" w:rsidTr="00A4124D">
        <w:trPr>
          <w:jc w:val="center"/>
        </w:trPr>
        <w:tc>
          <w:tcPr>
            <w:tcW w:w="0" w:type="auto"/>
            <w:vAlign w:val="bottom"/>
          </w:tcPr>
          <w:p w14:paraId="204A03C5" w14:textId="4BA13F25" w:rsidR="00AC02DD" w:rsidRPr="006624D7" w:rsidRDefault="00AC02D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YWthc2hpbWE8L0F1dGhvcj48WWVhcj4yMDIxPC9ZZWFy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YWthc2hpbWE8L0F1dGhvcj48WWVhcj4yMDIxPC9ZZWFy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4" w:tooltip="Nakashima, 2021 #5860" w:history="1">
              <w:r w:rsidR="00A4124D" w:rsidRPr="00A4124D">
                <w:rPr>
                  <w:rStyle w:val="a9"/>
                  <w:rFonts w:hint="eastAsia"/>
                  <w:i/>
                </w:rPr>
                <w:t>Nakashima et al. 2021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79092959" w14:textId="5CE80D00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F8423EE" w14:textId="4D479948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B63512E" w14:textId="4ED048A8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6C2E24F4" w14:textId="27802548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14C9D47" w14:textId="7A23033C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333A715A" w14:textId="2C400AF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41B6B40" w14:textId="2FF14414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AEE6320" w14:textId="55CD7C65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65D732D" w14:textId="472A1352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</w:tr>
      <w:tr w:rsidR="00A4124D" w:rsidRPr="006624D7" w14:paraId="5AD5F4BB" w14:textId="77777777" w:rsidTr="00A4124D">
        <w:trPr>
          <w:jc w:val="center"/>
        </w:trPr>
        <w:tc>
          <w:tcPr>
            <w:tcW w:w="0" w:type="auto"/>
            <w:vAlign w:val="bottom"/>
          </w:tcPr>
          <w:p w14:paraId="565143A8" w14:textId="3A8A7727" w:rsidR="00AC02DD" w:rsidRPr="006624D7" w:rsidRDefault="00AC02D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XJrPC9BdXRob3I+PFllYXI+MjAyMTwvWWVhcj48UmVj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=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XJrPC9BdXRob3I+PFllYXI+MjAyMTwvWWVhcj48UmVj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=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6" w:tooltip="Park, 2021 #5848" w:history="1">
              <w:r w:rsidR="00A4124D" w:rsidRPr="00A4124D">
                <w:rPr>
                  <w:rStyle w:val="a9"/>
                  <w:rFonts w:hint="eastAsia"/>
                  <w:i/>
                </w:rPr>
                <w:t>Park et al. 2021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60EFE59C" w14:textId="34340875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E4878D8" w14:textId="4B3537E9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D50FB3D" w14:textId="53AEC374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6C34E44" w14:textId="728D22DD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D9E7154" w14:textId="2B7F5D71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626E6932" w14:textId="503073EB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0C6A085" w14:textId="6DDBDD3A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F08E3BD" w14:textId="26C2F8A0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33157FD6" w14:textId="20C8E40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</w:tr>
      <w:tr w:rsidR="00A4124D" w:rsidRPr="006624D7" w14:paraId="44AB34E1" w14:textId="77777777" w:rsidTr="00A4124D">
        <w:trPr>
          <w:jc w:val="center"/>
        </w:trPr>
        <w:tc>
          <w:tcPr>
            <w:tcW w:w="0" w:type="auto"/>
            <w:vAlign w:val="bottom"/>
          </w:tcPr>
          <w:p w14:paraId="3376CC88" w14:textId="10D9F87A" w:rsidR="00AC02DD" w:rsidRPr="006624D7" w:rsidRDefault="00AC02D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Shin&lt;/Author&gt;&lt;Year&gt;2020&lt;/Year&gt;&lt;RecNum&gt;28485&lt;/RecNum&gt;&lt;DisplayText&gt;&lt;style face="italic"&gt;(Shin et al. 2020)&lt;/style&gt;&lt;/DisplayText&gt;&lt;record&gt;&lt;rec-number&gt;28485&lt;/rec-number&gt;&lt;foreign-keys&gt;&lt;key app="EN" db-id="zf00rtze1xvepnezz03xa2pt9ps5pet9r0p5" timestamp="1729504836"&gt;28485&lt;/key&gt;&lt;/foreign-keys&gt;&lt;ref-type name="Journal Article"&gt;17&lt;/ref-type&gt;&lt;contributors&gt;&lt;authors&gt;&lt;author&gt;Shin, S. H.&lt;/author&gt;&lt;author&gt;Shin, S. H.&lt;/author&gt;&lt;author&gt;Kim, S. H.&lt;/author&gt;&lt;author&gt;Kim, Y. J.&lt;/author&gt;&lt;author&gt;Cho, H.&lt;/author&gt;&lt;author&gt;Kim, E. K.&lt;/author&gt;&lt;author&gt;Kim, H. S.&lt;/author&gt;&lt;/authors&gt;&lt;/contributors&gt;&lt;titles&gt;&lt;title&gt;The Association of Pregnancy-induced Hypertension with Bronchopulmonary Dysplasia - A Retrospective Study Based on the Korean Neonatal Network database&lt;/title&gt;&lt;secondary-title&gt;Scientific Reports&lt;/secondary-title&gt;&lt;/titles&gt;&lt;periodical&gt;&lt;full-title&gt;Scientific reports&lt;/full-title&gt;&lt;/periodical&gt;&lt;volume&gt;10&lt;/volume&gt;&lt;number&gt;1&lt;/number&gt;&lt;dates&gt;&lt;year&gt;2020&lt;/year&gt;&lt;pub-dates&gt;&lt;date&gt;Mar&lt;/date&gt;&lt;/pub-dates&gt;&lt;/dates&gt;&lt;isbn&gt;2045-2322&lt;/isbn&gt;&lt;accession-num&gt;WOS:000560407600005&lt;/accession-num&gt;&lt;urls&gt;&lt;related-urls&gt;&lt;url&gt;&amp;lt;Go to ISI&amp;gt;://WOS:000560407600005&lt;/url&gt;&lt;/related-urls&gt;&lt;/urls&gt;&lt;custom7&gt;5600&lt;/custom7&gt;&lt;electronic-resource-num&gt;10.1038/s41598-020-62595-7&lt;/electronic-resource-num&gt;&lt;/record&gt;&lt;/Cite&gt;&lt;/EndNote&gt;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22" w:tooltip="Shin, 2020 #28485" w:history="1">
              <w:r w:rsidR="00A4124D" w:rsidRPr="00A4124D">
                <w:rPr>
                  <w:rStyle w:val="a9"/>
                  <w:rFonts w:hint="eastAsia"/>
                  <w:i/>
                </w:rPr>
                <w:t>Shin et al. 2020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32BF00BD" w14:textId="55E0821C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48C0E3A" w14:textId="20EC546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C0AB06B" w14:textId="256E99EF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11EE18B" w14:textId="1F14273D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8BF8842" w14:textId="63321897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76DB2211" w14:textId="13E632FF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FB6DB10" w14:textId="013F27D3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4FEDC70" w14:textId="6EE76C31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05B968C" w14:textId="3F2E89E4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48F443F4" w14:textId="77777777" w:rsidTr="00A4124D">
        <w:trPr>
          <w:jc w:val="center"/>
        </w:trPr>
        <w:tc>
          <w:tcPr>
            <w:tcW w:w="0" w:type="auto"/>
            <w:vAlign w:val="bottom"/>
          </w:tcPr>
          <w:p w14:paraId="4B6AE7C4" w14:textId="719595A9" w:rsidR="00AC02DD" w:rsidRPr="006624D7" w:rsidRDefault="00AC02D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XRlbDwvQXV0aG9yPjxZZWFyPjIwMTk8L1llYXI+PFJl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XRlbDwvQXV0aG9yPjxZZWFyPjIwMTk8L1llYXI+PFJl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7" w:tooltip="Patel, 2019 #5933" w:history="1">
              <w:r w:rsidR="00A4124D" w:rsidRPr="00A4124D">
                <w:rPr>
                  <w:rStyle w:val="a9"/>
                  <w:rFonts w:hint="eastAsia"/>
                  <w:i/>
                </w:rPr>
                <w:t>Patel et al. 2019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399D93F2" w14:textId="776CB908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D417F81" w14:textId="21035381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4C57AD8" w14:textId="17A74F69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7065110" w14:textId="089E36EE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860AD2D" w14:textId="38ADFC63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6FE0736F" w14:textId="05B8371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0B94C3C" w14:textId="072607A9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FAE4448" w14:textId="59008881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B7E579F" w14:textId="048199DA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07E2C047" w14:textId="77777777" w:rsidTr="00A4124D">
        <w:trPr>
          <w:jc w:val="center"/>
        </w:trPr>
        <w:tc>
          <w:tcPr>
            <w:tcW w:w="0" w:type="auto"/>
            <w:vAlign w:val="bottom"/>
          </w:tcPr>
          <w:p w14:paraId="5BB48CD9" w14:textId="21393AB6" w:rsidR="00AC02DD" w:rsidRPr="006624D7" w:rsidRDefault="00A4124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b2NoYTwvQXV0aG9yPjxZZWFyPjIwMTk8L1llYXI+PFJl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b2NoYTwvQXV0aG9yPjxZZWFyPjIwMTk8L1llYXI+PFJl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A4124D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8" w:tooltip="Rocha, 2019 #30568" w:history="1">
              <w:r w:rsidRPr="00A4124D">
                <w:rPr>
                  <w:rStyle w:val="a9"/>
                  <w:rFonts w:hint="eastAsia"/>
                  <w:i/>
                </w:rPr>
                <w:t>Rocha et al. 2019a</w:t>
              </w:r>
            </w:hyperlink>
            <w:r w:rsidRPr="00A4124D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7A70DF16" w14:textId="7AF803A1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72B5783" w14:textId="17B0239D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4C914A2" w14:textId="5B52F5B5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1294EBD" w14:textId="18A8F90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8BE71DD" w14:textId="25660D9C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4D2316E2" w14:textId="5724D683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631AFA5" w14:textId="3B464C50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B2C3B16" w14:textId="12EA620C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7AE39547" w14:textId="44C016B0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</w:tr>
      <w:tr w:rsidR="00A4124D" w:rsidRPr="006624D7" w14:paraId="41111BEE" w14:textId="77777777" w:rsidTr="00A4124D">
        <w:trPr>
          <w:jc w:val="center"/>
        </w:trPr>
        <w:tc>
          <w:tcPr>
            <w:tcW w:w="0" w:type="auto"/>
            <w:vAlign w:val="bottom"/>
          </w:tcPr>
          <w:p w14:paraId="3365BE88" w14:textId="22EB61B3" w:rsidR="00AC02DD" w:rsidRPr="006624D7" w:rsidRDefault="00AC02D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XRrb3dza2E8L0F1dGhvcj48WWVhcj4yMDE5PC9ZZWFy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XRrb3dza2E8L0F1dGhvcj48WWVhcj4yMDE5PC9ZZWFy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</w:fldData>
              </w:fldCha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21" w:tooltip="Rutkowska, 2019 #5985" w:history="1">
              <w:r w:rsidR="00A4124D" w:rsidRPr="00A4124D">
                <w:rPr>
                  <w:rStyle w:val="a9"/>
                  <w:rFonts w:hint="eastAsia"/>
                  <w:i/>
                </w:rPr>
                <w:t>Rutkowska et al. 2019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1F88BA42" w14:textId="18333DD9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B5E3FDB" w14:textId="00D8747E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9C49225" w14:textId="0AF9C444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5276A43" w14:textId="2AEB2AEA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424577F" w14:textId="1ADA198E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213D5DBC" w14:textId="3C1323CE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A41AA6C" w14:textId="45517568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433C2C1" w14:textId="6111F79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60C357ED" w14:textId="09542969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</w:tr>
      <w:tr w:rsidR="00A4124D" w:rsidRPr="006624D7" w14:paraId="7C64F7AB" w14:textId="77777777" w:rsidTr="00A4124D">
        <w:trPr>
          <w:jc w:val="center"/>
        </w:trPr>
        <w:tc>
          <w:tcPr>
            <w:tcW w:w="0" w:type="auto"/>
            <w:vAlign w:val="bottom"/>
          </w:tcPr>
          <w:p w14:paraId="7F7A3707" w14:textId="0064F10A" w:rsidR="00AC02DD" w:rsidRPr="006624D7" w:rsidRDefault="00A4124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Rocha&lt;/Author&gt;&lt;Year&gt;2019&lt;/Year&gt;&lt;RecNum&gt;5967&lt;/RecNum&gt;&lt;DisplayText&gt;&lt;style face="italic"&gt;(Rocha et al. 2019b)&lt;/style&gt;&lt;/DisplayText&gt;&lt;record&gt;&lt;rec-number&gt;5967&lt;/rec-number&gt;&lt;foreign-keys&gt;&lt;key app="EN" db-id="zf00rtze1xvepnezz03xa2pt9ps5pet9r0p5" timestamp="1729257740"&gt;5967&lt;/key&gt;&lt;/foreign-keys&gt;&lt;ref-type name="Journal Article"&gt;17&lt;/ref-type&gt;&lt;contributors&gt;&lt;authors&gt;&lt;author&gt;Rocha, G. M.&lt;/author&gt;&lt;author&gt;de Lima, F. F.&lt;/author&gt;&lt;author&gt;Machado, A. P.&lt;/author&gt;&lt;author&gt;Guimarães, H. A.&lt;/author&gt;&lt;/authors&gt;&lt;/contributors&gt;&lt;auth-address&gt;Department of Neonatology, Centro Hospitalar São João, Porto, Portugal.&amp;#xD;Faculty of Medicine, University of Porto, Porto, Portugal.&amp;#xD;Department of Obstetrics and Gynaecology, Centro Hospitalar São João, Porto, Portugal.&lt;/auth-address&gt;&lt;titles&gt;&lt;title&gt;Hypertensive Disorders during Pregnancy and Risk of Bronchopulmonary Dysplasia in Very Preterm Infants&lt;/title&gt;&lt;secondary-title&gt;Am J Perinatol&lt;/secondary-title&gt;&lt;/titles&gt;&lt;periodical&gt;&lt;full-title&gt;Am J Perinatol&lt;/full-title&gt;&lt;/periodical&gt;&lt;pages&gt;176-183&lt;/pages&gt;&lt;volume&gt;36&lt;/volume&gt;&lt;number&gt;2&lt;/number&gt;&lt;edition&gt;20180711&lt;/edition&gt;&lt;keywords&gt;&lt;keyword&gt;Adult&lt;/keyword&gt;&lt;keyword&gt;Birth Weight&lt;/keyword&gt;&lt;keyword&gt;Bronchopulmonary Dysplasia/*etiology&lt;/keyword&gt;&lt;keyword&gt;Female&lt;/keyword&gt;&lt;keyword&gt;Humans&lt;/keyword&gt;&lt;keyword&gt;*Hypertension, Pregnancy-Induced&lt;/keyword&gt;&lt;keyword&gt;Infant, Extremely Premature&lt;/keyword&gt;&lt;keyword&gt;Infant, Newborn&lt;/keyword&gt;&lt;keyword&gt;Infant, Newborn, Diseases/mortality&lt;/keyword&gt;&lt;keyword&gt;Infant, Premature&lt;/keyword&gt;&lt;keyword&gt;Logistic Models&lt;/keyword&gt;&lt;keyword&gt;*Pre-Eclampsia&lt;/keyword&gt;&lt;keyword&gt;Pregnancy&lt;/keyword&gt;&lt;keyword&gt;Prospective Studies&lt;/keyword&gt;&lt;keyword&gt;Risk Factors&lt;/keyword&gt;&lt;/keywords&gt;&lt;dates&gt;&lt;year&gt;2019&lt;/year&gt;&lt;pub-dates&gt;&lt;date&gt;Jan&lt;/date&gt;&lt;/pub-dates&gt;&lt;/dates&gt;&lt;isbn&gt;0735-1631&lt;/isbn&gt;&lt;accession-num&gt;29996153&lt;/accession-num&gt;&lt;urls&gt;&lt;/urls&gt;&lt;custom1&gt;None.&lt;/custom1&gt;&lt;electronic-resource-num&gt;10.1055/s-0038-166086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A4124D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9" w:tooltip="Rocha, 2019 #5967" w:history="1">
              <w:r w:rsidRPr="00A4124D">
                <w:rPr>
                  <w:rStyle w:val="a9"/>
                  <w:rFonts w:hint="eastAsia"/>
                  <w:i/>
                </w:rPr>
                <w:t>Rocha et al. 2019b</w:t>
              </w:r>
            </w:hyperlink>
            <w:r w:rsidRPr="00A4124D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5CF2BADB" w14:textId="7CC5548B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6F75C7E" w14:textId="39494990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AA42E0F" w14:textId="4B97F6E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787B896" w14:textId="1FE7AA60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CC122BE" w14:textId="157FF008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585E9B1A" w14:textId="68281D80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0712A9C" w14:textId="660092FC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07C674E" w14:textId="3F13C56F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4F9403DC" w14:textId="7489FEC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</w:tr>
      <w:tr w:rsidR="00A4124D" w:rsidRPr="006624D7" w14:paraId="0585DD3F" w14:textId="77777777" w:rsidTr="00A4124D">
        <w:trPr>
          <w:jc w:val="center"/>
        </w:trPr>
        <w:tc>
          <w:tcPr>
            <w:tcW w:w="0" w:type="auto"/>
            <w:vAlign w:val="bottom"/>
          </w:tcPr>
          <w:p w14:paraId="5B9E1B82" w14:textId="7434D345" w:rsidR="00AC02DD" w:rsidRPr="006624D7" w:rsidRDefault="00AC02D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Jung&lt;/Author&gt;&lt;Year&gt;2019&lt;/Year&gt;&lt;RecNum&gt;5903&lt;/RecNum&gt;&lt;DisplayText&gt;&lt;style face="italic"&gt;(Jung &amp;amp; Lee 2019)&lt;/style&gt;&lt;/DisplayText&gt;&lt;record&gt;&lt;rec-number&gt;5903&lt;/rec-number&gt;&lt;foreign-keys&gt;&lt;key app="EN" db-id="zf00rtze1xvepnezz03xa2pt9ps5pet9r0p5" timestamp="1729257740"&gt;5903&lt;/key&gt;&lt;/foreign-keys&gt;&lt;ref-type name="Journal Article"&gt;17&lt;/ref-type&gt;&lt;contributors&gt;&lt;authors&gt;&lt;author&gt;Jung, E.&lt;/author&gt;&lt;author&gt;Lee, B. S.&lt;/author&gt;&lt;/authors&gt;&lt;/contributors&gt;&lt;auth-address&gt;Department of Pediatrics, University of Ulsan College of Medicine, Asan Medical Center, Seoul, Republic of Korea.&amp;#xD;Department of Pediatrics, University of Ulsan College of Medicine, Asan Medical Center, Seoul, Republic of Korea. mdleebs@amc.seoul.kr.&lt;/auth-address&gt;&lt;titles&gt;&lt;title&gt;Late-Onset Sepsis as a Risk Factor for Bronchopulmonary Dysplasia in Extremely Low Birth Weight Infants: A Nationwide Cohort Study&lt;/title&gt;&lt;secondary-title&gt;Sci Rep&lt;/secondary-title&gt;&lt;/titles&gt;&lt;periodical&gt;&lt;full-title&gt;Sci Rep&lt;/full-title&gt;&lt;/periodical&gt;&lt;pages&gt;15448&lt;/pages&gt;&lt;volume&gt;9&lt;/volume&gt;&lt;number&gt;1&lt;/number&gt;&lt;edition&gt;20191029&lt;/edition&gt;&lt;keywords&gt;&lt;keyword&gt;Age of Onset&lt;/keyword&gt;&lt;keyword&gt;Bronchopulmonary Dysplasia/*etiology&lt;/keyword&gt;&lt;keyword&gt;Female&lt;/keyword&gt;&lt;keyword&gt;Humans&lt;/keyword&gt;&lt;keyword&gt;Infant, Extremely Low Birth Weight&lt;/keyword&gt;&lt;keyword&gt;Infant, Newborn&lt;/keyword&gt;&lt;keyword&gt;Male&lt;/keyword&gt;&lt;keyword&gt;Prospective Studies&lt;/keyword&gt;&lt;keyword&gt;Republic of Korea&lt;/keyword&gt;&lt;keyword&gt;Risk Factors&lt;/keyword&gt;&lt;keyword&gt;Sepsis/*complications/microbiology&lt;/keyword&gt;&lt;/keywords&gt;&lt;dates&gt;&lt;year&gt;2019&lt;/year&gt;&lt;pub-dates&gt;&lt;date&gt;Oct 29&lt;/date&gt;&lt;/pub-dates&gt;&lt;/dates&gt;&lt;isbn&gt;2045-2322&lt;/isbn&gt;&lt;accession-num&gt;31664055&lt;/accession-num&gt;&lt;urls&gt;&lt;/urls&gt;&lt;custom1&gt;The authors declare no competing interests.&lt;/custom1&gt;&lt;custom2&gt;PMC6820783&lt;/custom2&gt;&lt;electronic-resource-num&gt;10.1038/s41598-019-51617-8&lt;/electronic-resource-num&gt;&lt;remote-database-provider&gt;NLM&lt;/remote-database-provider&gt;&lt;language&gt;eng&lt;/language&gt;&lt;/record&gt;&lt;/Cite&gt;&lt;/EndNote&gt;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3" w:tooltip="Jung, 2019 #5903" w:history="1">
              <w:r w:rsidR="00A4124D" w:rsidRPr="00A4124D">
                <w:rPr>
                  <w:rStyle w:val="a9"/>
                  <w:rFonts w:hint="eastAsia"/>
                  <w:i/>
                </w:rPr>
                <w:t>Jung &amp; Lee 2019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1397CE28" w14:textId="6CFFEEC2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1CC950B" w14:textId="317779FF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07EAFE5" w14:textId="4F8FE64E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72EC96B" w14:textId="5E8320CA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8F1F6EB" w14:textId="678DD925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559A88AF" w14:textId="47D052A2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47A9052" w14:textId="1DFEE3CD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CFF5F1A" w14:textId="5675E5DF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BF01C99" w14:textId="040070E9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35DF2DF4" w14:textId="77777777" w:rsidTr="00A4124D">
        <w:trPr>
          <w:jc w:val="center"/>
        </w:trPr>
        <w:tc>
          <w:tcPr>
            <w:tcW w:w="0" w:type="auto"/>
            <w:vAlign w:val="bottom"/>
          </w:tcPr>
          <w:p w14:paraId="34E34993" w14:textId="573350A9" w:rsidR="00AC02DD" w:rsidRPr="006624D7" w:rsidRDefault="00AC02D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Duan&lt;/Author&gt;&lt;Year&gt;2016&lt;/Year&gt;&lt;RecNum&gt;6059&lt;/RecNum&gt;&lt;DisplayText&gt;&lt;style face="italic"&gt;(Duan et al. 2016)&lt;/style&gt;&lt;/DisplayText&gt;&lt;record&gt;&lt;rec-number&gt;6059&lt;/rec-number&gt;&lt;foreign-keys&gt;&lt;key app="EN" db-id="zf00rtze1xvepnezz03xa2pt9ps5pet9r0p5" timestamp="1729257740"&gt;6059&lt;/key&gt;&lt;/foreign-keys&gt;&lt;ref-type name="Journal Article"&gt;17&lt;/ref-type&gt;&lt;contributors&gt;&lt;authors&gt;&lt;author&gt;Duan, J.&lt;/author&gt;&lt;author&gt;Kong, X.&lt;/author&gt;&lt;author&gt;Li, Q.&lt;/author&gt;&lt;author&gt;Hua, S.&lt;/author&gt;&lt;author&gt;Zhang, S.&lt;/author&gt;&lt;author&gt;Zhang, X.&lt;/author&gt;&lt;author&gt;Feng, Z.&lt;/author&gt;&lt;/authors&gt;&lt;/contributors&gt;&lt;auth-address&gt;Department of Pediatrics, BaYi Children&amp;apos;s Hospital Affiliated to Clinical Medical College in Beijing Military General Hospital of Southern Medical University, Beijing 100700, China.&lt;/auth-address&gt;&lt;titles&gt;&lt;title&gt;Association between anemia and bronchopulmonary dysplasia in preterm infants&lt;/title&gt;&lt;secondary-title&gt;Sci Rep&lt;/secondary-title&gt;&lt;/titles&gt;&lt;periodical&gt;&lt;full-title&gt;Sci Rep&lt;/full-title&gt;&lt;/periodical&gt;&lt;pages&gt;22717&lt;/pages&gt;&lt;volume&gt;6&lt;/volume&gt;&lt;edition&gt;20160303&lt;/edition&gt;&lt;keywords&gt;&lt;keyword&gt;Anemia/*epidemiology/prevention &amp;amp; control&lt;/keyword&gt;&lt;keyword&gt;Bronchopulmonary Dysplasia/*epidemiology/prevention &amp;amp; control&lt;/keyword&gt;&lt;keyword&gt;Female&lt;/keyword&gt;&lt;keyword&gt;Humans&lt;/keyword&gt;&lt;keyword&gt;Incidence&lt;/keyword&gt;&lt;keyword&gt;Infant, Newborn&lt;/keyword&gt;&lt;keyword&gt;*Infant, Premature&lt;/keyword&gt;&lt;keyword&gt;Male&lt;/keyword&gt;&lt;/keywords&gt;&lt;dates&gt;&lt;year&gt;2016&lt;/year&gt;&lt;pub-dates&gt;&lt;date&gt;Mar 3&lt;/date&gt;&lt;/pub-dates&gt;&lt;/dates&gt;&lt;isbn&gt;2045-2322&lt;/isbn&gt;&lt;accession-num&gt;26936610&lt;/accession-num&gt;&lt;urls&gt;&lt;/urls&gt;&lt;custom2&gt;PMC4776173&lt;/custom2&gt;&lt;electronic-resource-num&gt;10.1038/srep22717&lt;/electronic-resource-num&gt;&lt;remote-database-provider&gt;NLM&lt;/remote-database-provider&gt;&lt;language&gt;eng&lt;/language&gt;&lt;/record&gt;&lt;/Cite&gt;&lt;/EndNote&gt;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8" w:tooltip="Duan, 2016 #6059" w:history="1">
              <w:r w:rsidR="00A4124D" w:rsidRPr="00A4124D">
                <w:rPr>
                  <w:rStyle w:val="a9"/>
                  <w:rFonts w:hint="eastAsia"/>
                  <w:i/>
                </w:rPr>
                <w:t>Duan et al. 2016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6A81D83C" w14:textId="1FF84668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251587B" w14:textId="12B1BA42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5BC22A0" w14:textId="47432B7A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D8939F4" w14:textId="76E7B551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48119B7" w14:textId="3223E800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67C42D50" w14:textId="26882058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C0B39DD" w14:textId="4F4D895D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5B7D165" w14:textId="6C9B93DE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7E8B7C6" w14:textId="278498BF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0C64EAA9" w14:textId="77777777" w:rsidTr="00A4124D">
        <w:trPr>
          <w:jc w:val="center"/>
        </w:trPr>
        <w:tc>
          <w:tcPr>
            <w:tcW w:w="0" w:type="auto"/>
            <w:vAlign w:val="bottom"/>
          </w:tcPr>
          <w:p w14:paraId="648CE084" w14:textId="03601C0F" w:rsidR="00AC02DD" w:rsidRPr="006624D7" w:rsidRDefault="00AC02DD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Zhang&lt;/Author&gt;&lt;Year&gt;2014&lt;/Year&gt;&lt;RecNum&gt;6143&lt;/RecNum&gt;&lt;DisplayText&gt;&lt;style face="italic"&gt;(Zhang et al. 2014)&lt;/style&gt;&lt;/DisplayText&gt;&lt;record&gt;&lt;rec-number&gt;6143&lt;/rec-number&gt;&lt;foreign-keys&gt;&lt;key app="EN" db-id="zf00rtze1xvepnezz03xa2pt9ps5pet9r0p5" timestamp="1729257740"&gt;6143&lt;/key&gt;&lt;/foreign-keys&gt;&lt;ref-type name="Journal Article"&gt;17&lt;/ref-type&gt;&lt;contributors&gt;&lt;authors&gt;&lt;author&gt;Zhang, Z.&lt;/author&gt;&lt;author&gt;Huang, X.&lt;/author&gt;&lt;author&gt;Lu, H.&lt;/author&gt;&lt;/authors&gt;&lt;/contributors&gt;&lt;auth-address&gt;Division of Neonatology, Department of Pediatrics, Hangzhou First People&amp;apos;s Hospital, Zhejiang, China.&amp;#xD;Department of Pediatrics, Hangzhou First People&amp;apos;s Hospital, Zhejiang, China.&lt;/auth-address&gt;&lt;titles&gt;&lt;title&gt;Association between red blood cell transfusion and bronchopulmonary dysplasia in preterm infants&lt;/title&gt;&lt;secondary-title&gt;Sci Rep&lt;/secondary-title&gt;&lt;/titles&gt;&lt;periodical&gt;&lt;full-title&gt;Sci Rep&lt;/full-title&gt;&lt;/periodical&gt;&lt;pages&gt;4340&lt;/pages&gt;&lt;volume&gt;4&lt;/volume&gt;&lt;edition&gt;20140311&lt;/edition&gt;&lt;keywords&gt;&lt;keyword&gt;Anemia, Neonatal/pathology/*therapy&lt;/keyword&gt;&lt;keyword&gt;Bronchopulmonary Dysplasia/diagnosis/*etiology&lt;/keyword&gt;&lt;keyword&gt;Erythrocyte Transfusion/*adverse effects&lt;/keyword&gt;&lt;keyword&gt;Female&lt;/keyword&gt;&lt;keyword&gt;Gestational Age&lt;/keyword&gt;&lt;keyword&gt;Humans&lt;/keyword&gt;&lt;keyword&gt;Infant&lt;/keyword&gt;&lt;keyword&gt;Infant, Extremely Low Birth Weight&lt;/keyword&gt;&lt;keyword&gt;Infant, Newborn&lt;/keyword&gt;&lt;keyword&gt;*Infant, Premature&lt;/keyword&gt;&lt;keyword&gt;Male&lt;/keyword&gt;&lt;keyword&gt;Odds Ratio&lt;/keyword&gt;&lt;keyword&gt;Retrospective Studies&lt;/keyword&gt;&lt;keyword&gt;Risk Factors&lt;/keyword&gt;&lt;/keywords&gt;&lt;dates&gt;&lt;year&gt;2014&lt;/year&gt;&lt;pub-dates&gt;&lt;date&gt;Mar 11&lt;/date&gt;&lt;/pub-dates&gt;&lt;/dates&gt;&lt;isbn&gt;2045-2322&lt;/isbn&gt;&lt;accession-num&gt;24614152&lt;/accession-num&gt;&lt;urls&gt;&lt;/urls&gt;&lt;custom2&gt;PMC3949297&lt;/custom2&gt;&lt;electronic-resource-num&gt;10.1038/srep04340&lt;/electronic-resource-num&gt;&lt;remote-database-provider&gt;NLM&lt;/remote-database-provider&gt;&lt;language&gt;eng&lt;/language&gt;&lt;/record&gt;&lt;/Cite&gt;&lt;/EndNote&gt;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23" w:tooltip="Zhang, 2014 #6143" w:history="1">
              <w:r w:rsidR="00A4124D" w:rsidRPr="00A4124D">
                <w:rPr>
                  <w:rStyle w:val="a9"/>
                  <w:rFonts w:hint="eastAsia"/>
                  <w:i/>
                </w:rPr>
                <w:t>Zhang et al. 2014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6320EC52" w14:textId="24E49CD9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116EA59" w14:textId="7161F2EB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72902AA" w14:textId="55B10327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B5825A7" w14:textId="02D2CAA9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FA93A34" w14:textId="6BB5608D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4A2AC21E" w14:textId="2845F30B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565E205" w14:textId="1E89B41B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09CD3F4" w14:textId="23CF31BF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6B7BEDF6" w14:textId="5EB4403B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7261AB42" w14:textId="77777777" w:rsidTr="00A4124D">
        <w:trPr>
          <w:jc w:val="center"/>
        </w:trPr>
        <w:tc>
          <w:tcPr>
            <w:tcW w:w="0" w:type="auto"/>
            <w:vAlign w:val="bottom"/>
          </w:tcPr>
          <w:p w14:paraId="619D0C25" w14:textId="342714F5" w:rsidR="00AC02DD" w:rsidRPr="006624D7" w:rsidRDefault="006624D7" w:rsidP="00470D77">
            <w:pPr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Ozkan&lt;/Author&gt;&lt;Year&gt;2012&lt;/Year&gt;&lt;RecNum&gt;6212&lt;/RecNum&gt;&lt;DisplayText&gt;&lt;style face="italic"&gt;(Ozkan et al. 2012)&lt;/style&gt;&lt;/DisplayText&gt;&lt;record&gt;&lt;rec-number&gt;6212&lt;/rec-number&gt;&lt;foreign-keys&gt;&lt;key app="EN" db-id="zf00rtze1xvepnezz03xa2pt9ps5pet9r0p5" timestamp="1729257740"&gt;6212&lt;/key&gt;&lt;/foreign-keys&gt;&lt;ref-type name="Journal Article"&gt;17&lt;/ref-type&gt;&lt;contributors&gt;&lt;authors&gt;&lt;author&gt;Ozkan, H.&lt;/author&gt;&lt;author&gt;Cetinkaya, M.&lt;/author&gt;&lt;author&gt;Koksal, N.&lt;/author&gt;&lt;/authors&gt;&lt;/contributors&gt;&lt;auth-address&gt;Department of Pediatrics, Faculty of Medicine, Division of Neonatology, Uludag University , Bursa , Turkey.&lt;/auth-address&gt;&lt;titles&gt;&lt;title&gt;Increased incidence of bronchopulmonary dysplasia in preterm infants exposed to preeclampsia&lt;/title&gt;&lt;secondary-title&gt;J Matern Fetal Neonatal Med&lt;/secondary-title&gt;&lt;/titles&gt;&lt;periodical&gt;&lt;full-title&gt;J Matern Fetal Neonatal Med&lt;/full-title&gt;&lt;/periodical&gt;&lt;pages&gt;2681-5&lt;/pages&gt;&lt;volume&gt;25&lt;/volume&gt;&lt;number&gt;12&lt;/number&gt;&lt;edition&gt;20120808&lt;/edition&gt;&lt;keywords&gt;&lt;keyword&gt;Adult&lt;/keyword&gt;&lt;keyword&gt;Bronchopulmonary Dysplasia/*epidemiology/etiology&lt;/keyword&gt;&lt;keyword&gt;Female&lt;/keyword&gt;&lt;keyword&gt;Gestational Age&lt;/keyword&gt;&lt;keyword&gt;Humans&lt;/keyword&gt;&lt;keyword&gt;Incidence&lt;/keyword&gt;&lt;keyword&gt;Infant, Newborn&lt;/keyword&gt;&lt;keyword&gt;Infant, Premature/physiology&lt;/keyword&gt;&lt;keyword&gt;Infant, Premature, Diseases/*epidemiology/etiology&lt;/keyword&gt;&lt;keyword&gt;Male&lt;/keyword&gt;&lt;keyword&gt;Pre-Eclampsia/*epidemiology&lt;/keyword&gt;&lt;keyword&gt;Pregnancy&lt;/keyword&gt;&lt;keyword&gt;Prenatal Exposure Delayed Effects/*epidemiology&lt;/keyword&gt;&lt;keyword&gt;Risk Factors&lt;/keyword&gt;&lt;keyword&gt;Young Adult&lt;/keyword&gt;&lt;/keywords&gt;&lt;dates&gt;&lt;year&gt;2012&lt;/year&gt;&lt;pub-dates&gt;&lt;date&gt;Dec&lt;/date&gt;&lt;/pub-dates&gt;&lt;/dates&gt;&lt;isbn&gt;1476-4954&lt;/isbn&gt;&lt;accession-num&gt;22759075&lt;/accession-num&gt;&lt;urls&gt;&lt;/urls&gt;&lt;electronic-resource-num&gt;10.3109/14767058.2012.708371&lt;/electronic-resource-num&gt;&lt;remote-database-provider&gt;NLM&lt;/remote-database-provider&gt;&lt;language&gt;eng&lt;/language&gt;&lt;/record&gt;&lt;/Cite&gt;&lt;/EndNote&gt;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5" w:tooltip="Ozkan, 2012 #6212" w:history="1">
              <w:r w:rsidR="00A4124D" w:rsidRPr="00A4124D">
                <w:rPr>
                  <w:rStyle w:val="a9"/>
                  <w:rFonts w:hint="eastAsia"/>
                  <w:i/>
                </w:rPr>
                <w:t>Ozkan et al. 2012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3B389BEB" w14:textId="4410FB17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5C248E9" w14:textId="5A7D6B29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973D183" w14:textId="1884DA84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B395147" w14:textId="3BBFAC88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0EFDD99" w14:textId="434AA82F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2D14F107" w14:textId="2222F78E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76F6719" w14:textId="327FCC51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7D2DD7C" w14:textId="6BCE0F12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5F87A8C0" w14:textId="5B2528F6" w:rsidR="00AC02DD" w:rsidRPr="006624D7" w:rsidRDefault="00AC02DD" w:rsidP="00AC02DD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  <w:tr w:rsidR="00A4124D" w:rsidRPr="006624D7" w14:paraId="5A2B12F6" w14:textId="77777777" w:rsidTr="00A4124D">
        <w:trPr>
          <w:jc w:val="center"/>
        </w:trPr>
        <w:tc>
          <w:tcPr>
            <w:tcW w:w="0" w:type="auto"/>
            <w:vAlign w:val="center"/>
          </w:tcPr>
          <w:p w14:paraId="61878540" w14:textId="73A62113" w:rsidR="00AC02DD" w:rsidRPr="006624D7" w:rsidRDefault="006624D7" w:rsidP="00470D77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Guimarães&lt;/Author&gt;&lt;Year&gt;2010&lt;/Year&gt;&lt;RecNum&gt;6271&lt;/RecNum&gt;&lt;DisplayText&gt;&lt;style face="italic"&gt;(Guimarães et al. 2010)&lt;/style&gt;&lt;/DisplayText&gt;&lt;record&gt;&lt;rec-number&gt;6271&lt;/rec-number&gt;&lt;foreign-keys&gt;&lt;key app="EN" db-id="zf00rtze1xvepnezz03xa2pt9ps5pet9r0p5" timestamp="1729257740"&gt;6271&lt;/key&gt;&lt;/foreign-keys&gt;&lt;ref-type name="Journal Article"&gt;17&lt;/ref-type&gt;&lt;contributors&gt;&lt;authors&gt;&lt;author&gt;Guimarães, H.&lt;/author&gt;&lt;author&gt;Rocha, G.&lt;/author&gt;&lt;author&gt;Vasconcellos, G.&lt;/author&gt;&lt;author&gt;Proença, E.&lt;/author&gt;&lt;author&gt;Carreira, M. L.&lt;/author&gt;&lt;author&gt;Sossai Mdo, R.&lt;/author&gt;&lt;author&gt;Morais, B.&lt;/author&gt;&lt;author&gt;Martins, I.&lt;/author&gt;&lt;author&gt;Rodrigues, T.&lt;/author&gt;&lt;author&gt;Severo, M.&lt;/author&gt;&lt;/authors&gt;&lt;/contributors&gt;&lt;auth-address&gt;NICU, Hospital de S. João, Porto. hercíliaguimaraes@gmail.com [corrected]&lt;/auth-address&gt;&lt;titles&gt;&lt;title&gt;Risk factors for bronchopulmonary dysplasia in five Portuguese neonatal intensive care units&lt;/title&gt;&lt;secondary-title&gt;Rev Port Pneumol&lt;/secondary-title&gt;&lt;/titles&gt;&lt;periodical&gt;&lt;full-title&gt;Rev Port Pneumol&lt;/full-title&gt;&lt;/periodical&gt;&lt;pages&gt;419-30&lt;/pages&gt;&lt;volume&gt;16&lt;/volume&gt;&lt;number&gt;3&lt;/number&gt;&lt;keywords&gt;&lt;keyword&gt;Bronchopulmonary Dysplasia/*epidemiology/*etiology&lt;/keyword&gt;&lt;keyword&gt;Female&lt;/keyword&gt;&lt;keyword&gt;Humans&lt;/keyword&gt;&lt;keyword&gt;Infant, Newborn&lt;/keyword&gt;&lt;keyword&gt;Intensive Care Units, Neonatal&lt;/keyword&gt;&lt;keyword&gt;Male&lt;/keyword&gt;&lt;keyword&gt;Portugal&lt;/keyword&gt;&lt;keyword&gt;Prevalence&lt;/keyword&gt;&lt;keyword&gt;Risk Factors&lt;/keyword&gt;&lt;/keywords&gt;&lt;dates&gt;&lt;year&gt;2010&lt;/year&gt;&lt;pub-dates&gt;&lt;date&gt;May-Jun&lt;/date&gt;&lt;/pub-dates&gt;&lt;/dates&gt;&lt;isbn&gt;0873-2159&lt;/isbn&gt;&lt;accession-num&gt;20635057&lt;/accession-num&gt;&lt;urls&gt;&lt;/urls&gt;&lt;electronic-resource-num&gt;10.1016/s0873-2159(15)30039-8&lt;/electronic-resource-num&gt;&lt;remote-database-provider&gt;NLM&lt;/remote-database-provider&gt;&lt;language&gt;eng&amp;#xD;por&lt;/language&gt;&lt;/record&gt;&lt;/Cite&gt;&lt;/EndNote&gt;</w:instrTex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(</w:t>
            </w:r>
            <w:hyperlink w:anchor="_ENREF_11" w:tooltip="Guimarães, 2010 #6271" w:history="1">
              <w:r w:rsidR="00A4124D" w:rsidRPr="00A4124D">
                <w:rPr>
                  <w:rStyle w:val="a9"/>
                  <w:rFonts w:hint="eastAsia"/>
                  <w:i/>
                </w:rPr>
                <w:t>Guimarães et al. 2010</w:t>
              </w:r>
            </w:hyperlink>
            <w:r w:rsidRPr="006624D7">
              <w:rPr>
                <w:rFonts w:ascii="Times New Roman" w:eastAsia="等线" w:hAnsi="Times New Roman" w:cs="Times New Roman"/>
                <w:i/>
                <w:noProof/>
                <w:color w:val="000000" w:themeColor="text1"/>
                <w:sz w:val="20"/>
                <w:szCs w:val="20"/>
              </w:rPr>
              <w:t>)</w:t>
            </w: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vAlign w:val="bottom"/>
          </w:tcPr>
          <w:p w14:paraId="2769C66B" w14:textId="3777FE18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1FEDC8EB" w14:textId="06345E17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0041B53E" w14:textId="021CE442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3D2C524" w14:textId="6707C412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77E1EA11" w14:textId="1D4D2448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bottom"/>
          </w:tcPr>
          <w:p w14:paraId="30DD7D4C" w14:textId="417798FB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3C1C8E79" w14:textId="11B00770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2E9284D6" w14:textId="650219E7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bottom"/>
          </w:tcPr>
          <w:p w14:paraId="45FEC728" w14:textId="0E76A33D" w:rsidR="00AC02DD" w:rsidRPr="006624D7" w:rsidRDefault="00AC02DD" w:rsidP="00AC02D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624D7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</w:t>
            </w:r>
          </w:p>
        </w:tc>
      </w:tr>
    </w:tbl>
    <w:p w14:paraId="001A9E65" w14:textId="063CB950" w:rsidR="00581F4D" w:rsidRDefault="00581F4D" w:rsidP="00581F4D">
      <w:pPr>
        <w:pStyle w:val="1"/>
        <w:numPr>
          <w:ilvl w:val="0"/>
          <w:numId w:val="4"/>
        </w:numPr>
        <w:ind w:left="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presentativeness of the exposed cohort</w:t>
      </w:r>
    </w:p>
    <w:p w14:paraId="183B356D" w14:textId="4333EEF3" w:rsidR="00581F4D" w:rsidRPr="00581F4D" w:rsidRDefault="00581F4D" w:rsidP="00581F4D">
      <w:pPr>
        <w:pStyle w:val="a8"/>
        <w:numPr>
          <w:ilvl w:val="0"/>
          <w:numId w:val="4"/>
        </w:numPr>
        <w:ind w:left="0" w:firstLine="420"/>
        <w:rPr>
          <w:rFonts w:ascii="Times New Roman" w:hAnsi="Times New Roman" w:cs="Times New Roman"/>
        </w:rPr>
      </w:pPr>
      <w:r w:rsidRPr="00581F4D">
        <w:rPr>
          <w:rFonts w:ascii="Times New Roman" w:hAnsi="Times New Roman" w:cs="Times New Roman"/>
        </w:rPr>
        <w:t>Selection of the non-exposed cohort</w:t>
      </w:r>
    </w:p>
    <w:p w14:paraId="327D5AEF" w14:textId="4707DCBA" w:rsidR="00581F4D" w:rsidRPr="00581F4D" w:rsidRDefault="00581F4D" w:rsidP="00581F4D">
      <w:pPr>
        <w:pStyle w:val="a8"/>
        <w:numPr>
          <w:ilvl w:val="0"/>
          <w:numId w:val="4"/>
        </w:numPr>
        <w:ind w:left="0" w:firstLine="420"/>
        <w:rPr>
          <w:rFonts w:ascii="Times New Roman" w:hAnsi="Times New Roman" w:cs="Times New Roman"/>
        </w:rPr>
      </w:pPr>
      <w:r w:rsidRPr="00581F4D">
        <w:rPr>
          <w:rFonts w:ascii="Times New Roman" w:hAnsi="Times New Roman" w:cs="Times New Roman"/>
        </w:rPr>
        <w:t>Ascertainment of exposure</w:t>
      </w:r>
    </w:p>
    <w:p w14:paraId="0E165DD9" w14:textId="032624E2" w:rsidR="00581F4D" w:rsidRPr="00581F4D" w:rsidRDefault="00581F4D" w:rsidP="00581F4D">
      <w:pPr>
        <w:pStyle w:val="a8"/>
        <w:numPr>
          <w:ilvl w:val="0"/>
          <w:numId w:val="4"/>
        </w:numPr>
        <w:ind w:left="0" w:firstLine="420"/>
        <w:rPr>
          <w:rFonts w:ascii="Times New Roman" w:hAnsi="Times New Roman" w:cs="Times New Roman"/>
        </w:rPr>
      </w:pPr>
      <w:r w:rsidRPr="00581F4D">
        <w:rPr>
          <w:rFonts w:ascii="Times New Roman" w:hAnsi="Times New Roman" w:cs="Times New Roman"/>
        </w:rPr>
        <w:t xml:space="preserve">Demonstration that outcome of interest was not present at start of study </w:t>
      </w:r>
    </w:p>
    <w:p w14:paraId="0B1AFD6A" w14:textId="4DD4E925" w:rsidR="00581F4D" w:rsidRPr="00581F4D" w:rsidRDefault="00581F4D" w:rsidP="00581F4D">
      <w:pPr>
        <w:pStyle w:val="a8"/>
        <w:numPr>
          <w:ilvl w:val="0"/>
          <w:numId w:val="4"/>
        </w:numPr>
        <w:ind w:left="0" w:firstLine="420"/>
        <w:rPr>
          <w:rFonts w:ascii="Times New Roman" w:hAnsi="Times New Roman" w:cs="Times New Roman"/>
        </w:rPr>
      </w:pPr>
      <w:r w:rsidRPr="00581F4D">
        <w:rPr>
          <w:rFonts w:ascii="Times New Roman" w:hAnsi="Times New Roman" w:cs="Times New Roman"/>
        </w:rPr>
        <w:t xml:space="preserve">Comparability of cohorts on the basis of the design or analysis </w:t>
      </w:r>
    </w:p>
    <w:p w14:paraId="25788C19" w14:textId="633BA07D" w:rsidR="00581F4D" w:rsidRPr="00581F4D" w:rsidRDefault="00581F4D" w:rsidP="00581F4D">
      <w:pPr>
        <w:pStyle w:val="a8"/>
        <w:numPr>
          <w:ilvl w:val="0"/>
          <w:numId w:val="4"/>
        </w:numPr>
        <w:ind w:left="0" w:firstLine="420"/>
        <w:rPr>
          <w:rFonts w:ascii="Times New Roman" w:hAnsi="Times New Roman" w:cs="Times New Roman"/>
        </w:rPr>
      </w:pPr>
      <w:r w:rsidRPr="00581F4D">
        <w:rPr>
          <w:rFonts w:ascii="Times New Roman" w:hAnsi="Times New Roman" w:cs="Times New Roman"/>
        </w:rPr>
        <w:t>Assessment of outcome</w:t>
      </w:r>
    </w:p>
    <w:p w14:paraId="1CA36497" w14:textId="557B0904" w:rsidR="00581F4D" w:rsidRPr="00581F4D" w:rsidRDefault="00581F4D" w:rsidP="00581F4D">
      <w:pPr>
        <w:pStyle w:val="a8"/>
        <w:numPr>
          <w:ilvl w:val="0"/>
          <w:numId w:val="4"/>
        </w:numPr>
        <w:ind w:left="0" w:firstLine="420"/>
        <w:rPr>
          <w:rFonts w:ascii="Times New Roman" w:hAnsi="Times New Roman" w:cs="Times New Roman"/>
        </w:rPr>
      </w:pPr>
      <w:r w:rsidRPr="00581F4D">
        <w:rPr>
          <w:rFonts w:ascii="Times New Roman" w:hAnsi="Times New Roman" w:cs="Times New Roman"/>
        </w:rPr>
        <w:t>Was follow-up long enough for outcomes to occur</w:t>
      </w:r>
    </w:p>
    <w:p w14:paraId="4356AF99" w14:textId="31AC8126" w:rsidR="00581F4D" w:rsidRPr="00581F4D" w:rsidRDefault="00581F4D" w:rsidP="00581F4D">
      <w:pPr>
        <w:pStyle w:val="a8"/>
        <w:numPr>
          <w:ilvl w:val="0"/>
          <w:numId w:val="4"/>
        </w:numPr>
        <w:ind w:left="0" w:firstLine="420"/>
        <w:rPr>
          <w:rFonts w:ascii="Times New Roman" w:hAnsi="Times New Roman" w:cs="Times New Roman"/>
        </w:rPr>
      </w:pPr>
      <w:r w:rsidRPr="00581F4D">
        <w:rPr>
          <w:rFonts w:ascii="Times New Roman" w:hAnsi="Times New Roman" w:cs="Times New Roman"/>
        </w:rPr>
        <w:t>Adequacy of follow up of cohorts</w:t>
      </w:r>
    </w:p>
    <w:p w14:paraId="4F658566" w14:textId="60F50D2F" w:rsidR="00E503F4" w:rsidRDefault="00E503F4" w:rsidP="00A4124D">
      <w:pPr>
        <w:wordWrap w:val="0"/>
        <w:adjustRightInd w:val="0"/>
        <w:snapToGrid w:val="0"/>
        <w:rPr>
          <w:rFonts w:hint="eastAsia"/>
        </w:rPr>
      </w:pPr>
    </w:p>
    <w:sectPr w:rsidR="00E503F4" w:rsidSect="00AC02DD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576D34C" w14:textId="77777777" w:rsidR="000F1759" w:rsidRDefault="000F1759" w:rsidP="00BB2930">
      <w:pPr>
        <w:rPr>
          <w:rFonts w:hint="eastAsia"/>
        </w:rPr>
      </w:pPr>
      <w:r>
        <w:separator/>
      </w:r>
    </w:p>
  </w:endnote>
  <w:endnote w:type="continuationSeparator" w:id="0">
    <w:p w14:paraId="2BA8717D" w14:textId="77777777" w:rsidR="000F1759" w:rsidRDefault="000F1759" w:rsidP="00BB2930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09621FE" w14:textId="77777777" w:rsidR="000F1759" w:rsidRDefault="000F1759" w:rsidP="00BB2930">
      <w:pPr>
        <w:rPr>
          <w:rFonts w:hint="eastAsia"/>
        </w:rPr>
      </w:pPr>
      <w:r>
        <w:separator/>
      </w:r>
    </w:p>
  </w:footnote>
  <w:footnote w:type="continuationSeparator" w:id="0">
    <w:p w14:paraId="5BA4FA5D" w14:textId="77777777" w:rsidR="000F1759" w:rsidRDefault="000F1759" w:rsidP="00BB2930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672240"/>
    <w:multiLevelType w:val="hybridMultilevel"/>
    <w:tmpl w:val="3F7CF18C"/>
    <w:lvl w:ilvl="0" w:tplc="53E4CDBE">
      <w:start w:val="1"/>
      <w:numFmt w:val="decimal"/>
      <w:lvlText w:val="(%1)"/>
      <w:lvlJc w:val="left"/>
      <w:pPr>
        <w:ind w:left="440" w:hanging="44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06E23335"/>
    <w:multiLevelType w:val="hybridMultilevel"/>
    <w:tmpl w:val="CBE484A4"/>
    <w:lvl w:ilvl="0" w:tplc="FFFFFFFF">
      <w:start w:val="1"/>
      <w:numFmt w:val="decimal"/>
      <w:lvlText w:val="(%1)"/>
      <w:lvlJc w:val="left"/>
      <w:pPr>
        <w:ind w:left="440" w:hanging="440"/>
      </w:pPr>
      <w:rPr>
        <w:rFonts w:hint="default"/>
      </w:rPr>
    </w:lvl>
    <w:lvl w:ilvl="1" w:tplc="53E4CDBE">
      <w:start w:val="1"/>
      <w:numFmt w:val="decimal"/>
      <w:lvlText w:val="(%2)"/>
      <w:lvlJc w:val="left"/>
      <w:pPr>
        <w:ind w:left="880" w:hanging="44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087D50AD"/>
    <w:multiLevelType w:val="hybridMultilevel"/>
    <w:tmpl w:val="93D627D6"/>
    <w:lvl w:ilvl="0" w:tplc="7804C81C">
      <w:start w:val="1"/>
      <w:numFmt w:val="decimalEnclosedCircle"/>
      <w:lvlText w:val="%1"/>
      <w:lvlJc w:val="left"/>
      <w:pPr>
        <w:ind w:left="420" w:hanging="420"/>
      </w:pPr>
      <w:rPr>
        <w:rFonts w:ascii="宋体" w:eastAsia="宋体" w:hAnsi="宋体" w:cs="宋体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18A10DC6"/>
    <w:multiLevelType w:val="hybridMultilevel"/>
    <w:tmpl w:val="48206964"/>
    <w:lvl w:ilvl="0" w:tplc="53E4CDBE">
      <w:start w:val="1"/>
      <w:numFmt w:val="decimal"/>
      <w:lvlText w:val="(%1)"/>
      <w:lvlJc w:val="left"/>
      <w:pPr>
        <w:ind w:left="440" w:hanging="44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" w15:restartNumberingAfterBreak="0">
    <w:nsid w:val="21C54946"/>
    <w:multiLevelType w:val="hybridMultilevel"/>
    <w:tmpl w:val="91A27A8A"/>
    <w:lvl w:ilvl="0" w:tplc="0C48A1D2">
      <w:start w:val="1"/>
      <w:numFmt w:val="decimal"/>
      <w:lvlText w:val="(%1)"/>
      <w:lvlJc w:val="left"/>
      <w:pPr>
        <w:ind w:left="780" w:hanging="360"/>
      </w:pPr>
      <w:rPr>
        <w:rFonts w:ascii="宋体" w:eastAsia="宋体" w:hAnsi="宋体" w:cs="宋体" w:hint="default"/>
      </w:rPr>
    </w:lvl>
    <w:lvl w:ilvl="1" w:tplc="04090019" w:tentative="1">
      <w:start w:val="1"/>
      <w:numFmt w:val="lowerLetter"/>
      <w:lvlText w:val="%2)"/>
      <w:lvlJc w:val="left"/>
      <w:pPr>
        <w:ind w:left="1300" w:hanging="440"/>
      </w:pPr>
    </w:lvl>
    <w:lvl w:ilvl="2" w:tplc="0409001B" w:tentative="1">
      <w:start w:val="1"/>
      <w:numFmt w:val="lowerRoman"/>
      <w:lvlText w:val="%3."/>
      <w:lvlJc w:val="right"/>
      <w:pPr>
        <w:ind w:left="1740" w:hanging="440"/>
      </w:pPr>
    </w:lvl>
    <w:lvl w:ilvl="3" w:tplc="0409000F" w:tentative="1">
      <w:start w:val="1"/>
      <w:numFmt w:val="decimal"/>
      <w:lvlText w:val="%4."/>
      <w:lvlJc w:val="left"/>
      <w:pPr>
        <w:ind w:left="2180" w:hanging="440"/>
      </w:pPr>
    </w:lvl>
    <w:lvl w:ilvl="4" w:tplc="04090019" w:tentative="1">
      <w:start w:val="1"/>
      <w:numFmt w:val="lowerLetter"/>
      <w:lvlText w:val="%5)"/>
      <w:lvlJc w:val="left"/>
      <w:pPr>
        <w:ind w:left="2620" w:hanging="440"/>
      </w:pPr>
    </w:lvl>
    <w:lvl w:ilvl="5" w:tplc="0409001B" w:tentative="1">
      <w:start w:val="1"/>
      <w:numFmt w:val="lowerRoman"/>
      <w:lvlText w:val="%6."/>
      <w:lvlJc w:val="right"/>
      <w:pPr>
        <w:ind w:left="3060" w:hanging="440"/>
      </w:pPr>
    </w:lvl>
    <w:lvl w:ilvl="6" w:tplc="0409000F" w:tentative="1">
      <w:start w:val="1"/>
      <w:numFmt w:val="decimal"/>
      <w:lvlText w:val="%7."/>
      <w:lvlJc w:val="left"/>
      <w:pPr>
        <w:ind w:left="3500" w:hanging="440"/>
      </w:pPr>
    </w:lvl>
    <w:lvl w:ilvl="7" w:tplc="04090019" w:tentative="1">
      <w:start w:val="1"/>
      <w:numFmt w:val="lowerLetter"/>
      <w:lvlText w:val="%8)"/>
      <w:lvlJc w:val="left"/>
      <w:pPr>
        <w:ind w:left="3940" w:hanging="440"/>
      </w:pPr>
    </w:lvl>
    <w:lvl w:ilvl="8" w:tplc="0409001B" w:tentative="1">
      <w:start w:val="1"/>
      <w:numFmt w:val="lowerRoman"/>
      <w:lvlText w:val="%9."/>
      <w:lvlJc w:val="right"/>
      <w:pPr>
        <w:ind w:left="4380" w:hanging="440"/>
      </w:pPr>
    </w:lvl>
  </w:abstractNum>
  <w:num w:numId="1" w16cid:durableId="219483933">
    <w:abstractNumId w:val="4"/>
  </w:num>
  <w:num w:numId="2" w16cid:durableId="1278179455">
    <w:abstractNumId w:val="0"/>
  </w:num>
  <w:num w:numId="3" w16cid:durableId="961307370">
    <w:abstractNumId w:val="1"/>
  </w:num>
  <w:num w:numId="4" w16cid:durableId="1838422307">
    <w:abstractNumId w:val="3"/>
  </w:num>
  <w:num w:numId="5" w16cid:durableId="202142398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zf00rtze1xvepnezz03xa2pt9ps5pet9r0p5&quot;&gt;我的BPD EndNote 库&lt;record-ids&gt;&lt;item&gt;5796&lt;/item&gt;&lt;item&gt;5848&lt;/item&gt;&lt;item&gt;5852&lt;/item&gt;&lt;item&gt;5860&lt;/item&gt;&lt;item&gt;5903&lt;/item&gt;&lt;item&gt;5933&lt;/item&gt;&lt;item&gt;5967&lt;/item&gt;&lt;item&gt;5985&lt;/item&gt;&lt;item&gt;6059&lt;/item&gt;&lt;item&gt;6143&lt;/item&gt;&lt;item&gt;6212&lt;/item&gt;&lt;item&gt;6271&lt;/item&gt;&lt;item&gt;6307&lt;/item&gt;&lt;item&gt;27488&lt;/item&gt;&lt;item&gt;27677&lt;/item&gt;&lt;item&gt;28485&lt;/item&gt;&lt;item&gt;29679&lt;/item&gt;&lt;item&gt;29796&lt;/item&gt;&lt;item&gt;30568&lt;/item&gt;&lt;item&gt;32414&lt;/item&gt;&lt;item&gt;32417&lt;/item&gt;&lt;item&gt;32423&lt;/item&gt;&lt;item&gt;32765&lt;/item&gt;&lt;/record-ids&gt;&lt;/item&gt;&lt;/Libraries&gt;"/>
    <w:docVar w:name="EN.UseJSCitationFormat" w:val="False"/>
  </w:docVars>
  <w:rsids>
    <w:rsidRoot w:val="00E503F4"/>
    <w:rsid w:val="000F1759"/>
    <w:rsid w:val="001704D0"/>
    <w:rsid w:val="001808D6"/>
    <w:rsid w:val="001A2138"/>
    <w:rsid w:val="002F380B"/>
    <w:rsid w:val="002F657C"/>
    <w:rsid w:val="00323FE7"/>
    <w:rsid w:val="003A47C4"/>
    <w:rsid w:val="00423732"/>
    <w:rsid w:val="00470D77"/>
    <w:rsid w:val="004A0409"/>
    <w:rsid w:val="00581F4D"/>
    <w:rsid w:val="006624D7"/>
    <w:rsid w:val="007857BF"/>
    <w:rsid w:val="00A4124D"/>
    <w:rsid w:val="00AC02DD"/>
    <w:rsid w:val="00BB0090"/>
    <w:rsid w:val="00BB2930"/>
    <w:rsid w:val="00D43639"/>
    <w:rsid w:val="00D51A2C"/>
    <w:rsid w:val="00E473E8"/>
    <w:rsid w:val="00E50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91A5A26"/>
  <w15:chartTrackingRefBased/>
  <w15:docId w15:val="{5C77E11A-3D9A-433F-AEC5-F79694DD94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B2930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B293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B293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B2930"/>
    <w:rPr>
      <w:sz w:val="18"/>
      <w:szCs w:val="18"/>
    </w:rPr>
  </w:style>
  <w:style w:type="table" w:styleId="a7">
    <w:name w:val="Table Grid"/>
    <w:basedOn w:val="a1"/>
    <w:uiPriority w:val="39"/>
    <w:rsid w:val="00BB293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">
    <w:name w:val="列表段落1"/>
    <w:basedOn w:val="a"/>
    <w:uiPriority w:val="34"/>
    <w:qFormat/>
    <w:rsid w:val="00D51A2C"/>
    <w:pPr>
      <w:ind w:firstLineChars="200" w:firstLine="420"/>
    </w:pPr>
    <w:rPr>
      <w14:ligatures w14:val="none"/>
    </w:rPr>
  </w:style>
  <w:style w:type="paragraph" w:styleId="a8">
    <w:name w:val="List Paragraph"/>
    <w:basedOn w:val="a"/>
    <w:uiPriority w:val="34"/>
    <w:qFormat/>
    <w:rsid w:val="00581F4D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C02DD"/>
    <w:pPr>
      <w:jc w:val="center"/>
    </w:pPr>
    <w:rPr>
      <w:rFonts w:ascii="Times New Roman" w:eastAsia="等线" w:hAnsi="Times New Roman"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C02DD"/>
    <w:rPr>
      <w:rFonts w:ascii="Times New Roman" w:eastAsia="等线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C02DD"/>
    <w:rPr>
      <w:rFonts w:ascii="Times New Roman" w:eastAsia="等线" w:hAnsi="Times New Roman"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C02DD"/>
    <w:rPr>
      <w:rFonts w:ascii="Times New Roman" w:eastAsia="等线" w:hAnsi="Times New Roman" w:cs="Times New Roman"/>
      <w:noProof/>
      <w:sz w:val="20"/>
    </w:rPr>
  </w:style>
  <w:style w:type="character" w:styleId="a9">
    <w:name w:val="Hyperlink"/>
    <w:basedOn w:val="a0"/>
    <w:uiPriority w:val="99"/>
    <w:unhideWhenUsed/>
    <w:rsid w:val="006624D7"/>
    <w:rPr>
      <w:color w:val="0563C1" w:themeColor="hyperlink"/>
      <w:u w:val="none"/>
    </w:rPr>
  </w:style>
  <w:style w:type="character" w:styleId="aa">
    <w:name w:val="Unresolved Mention"/>
    <w:basedOn w:val="a0"/>
    <w:uiPriority w:val="99"/>
    <w:semiHidden/>
    <w:unhideWhenUsed/>
    <w:rsid w:val="00AC02D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9</TotalTime>
  <Pages>1</Pages>
  <Words>3178</Words>
  <Characters>18119</Characters>
  <Application>Microsoft Office Word</Application>
  <DocSecurity>0</DocSecurity>
  <Lines>150</Lines>
  <Paragraphs>42</Paragraphs>
  <ScaleCrop>false</ScaleCrop>
  <Company/>
  <LinksUpToDate>false</LinksUpToDate>
  <CharactersWithSpaces>21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平 熊</dc:creator>
  <cp:keywords/>
  <dc:description/>
  <cp:lastModifiedBy>平 熊</cp:lastModifiedBy>
  <cp:revision>12</cp:revision>
  <cp:lastPrinted>2024-12-19T05:17:00Z</cp:lastPrinted>
  <dcterms:created xsi:type="dcterms:W3CDTF">2024-12-16T07:42:00Z</dcterms:created>
  <dcterms:modified xsi:type="dcterms:W3CDTF">2024-12-25T07:37:00Z</dcterms:modified>
</cp:coreProperties>
</file>